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ink/ink1.xml" ContentType="application/inkml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117C4D" w14:textId="7B69DB05" w:rsidR="0F57B11E" w:rsidRDefault="0F57B11E" w:rsidP="00E62460">
      <w:pPr>
        <w:spacing w:after="0" w:line="276" w:lineRule="auto"/>
        <w:ind w:left="-142" w:hanging="33"/>
        <w:jc w:val="center"/>
      </w:pPr>
      <w:r w:rsidRPr="1D8F9E49">
        <w:rPr>
          <w:rFonts w:ascii="Times New Roman" w:hAnsi="Times New Roman" w:cs="Times New Roman"/>
          <w:b/>
          <w:bCs/>
          <w:color w:val="00000A"/>
          <w:sz w:val="32"/>
          <w:szCs w:val="32"/>
        </w:rPr>
        <w:t>TravelPal</w:t>
      </w:r>
    </w:p>
    <w:p w14:paraId="7BEE69E0" w14:textId="57F99522" w:rsidR="12CAAFE4" w:rsidRDefault="12CAAFE4" w:rsidP="00E62460">
      <w:pPr>
        <w:spacing w:after="0" w:line="276" w:lineRule="auto"/>
        <w:ind w:left="-142" w:hanging="33"/>
        <w:jc w:val="center"/>
        <w:rPr>
          <w:rFonts w:ascii="Times New Roman" w:eastAsia="Times New Roman" w:hAnsi="Times New Roman" w:cs="Times New Roman"/>
          <w:sz w:val="32"/>
          <w:szCs w:val="32"/>
        </w:rPr>
      </w:pPr>
      <w:r w:rsidRPr="1D8F9E49">
        <w:rPr>
          <w:rFonts w:ascii="system-ui" w:eastAsia="system-ui" w:hAnsi="system-ui" w:cs="system-ui"/>
          <w:color w:val="D1D5DB"/>
          <w:sz w:val="24"/>
          <w:szCs w:val="24"/>
        </w:rPr>
        <w:t>Planner for travel &amp; everyday events</w:t>
      </w:r>
    </w:p>
    <w:p w14:paraId="672A6659" w14:textId="77777777" w:rsidR="006E0329" w:rsidRPr="006E0329" w:rsidRDefault="006E0329" w:rsidP="00E62460">
      <w:pPr>
        <w:autoSpaceDE w:val="0"/>
        <w:autoSpaceDN w:val="0"/>
        <w:adjustRightInd w:val="0"/>
        <w:spacing w:after="0" w:line="276" w:lineRule="auto"/>
        <w:ind w:left="-142" w:hanging="33"/>
        <w:jc w:val="center"/>
        <w:rPr>
          <w:rFonts w:ascii="Times New Roman" w:hAnsi="Times New Roman" w:cs="Times New Roman"/>
          <w:b/>
          <w:bCs/>
          <w:color w:val="00000A"/>
          <w:sz w:val="32"/>
          <w:szCs w:val="32"/>
        </w:rPr>
      </w:pPr>
    </w:p>
    <w:p w14:paraId="785689B0" w14:textId="66D43D6A" w:rsidR="12CAAFE4" w:rsidRDefault="12CAAFE4" w:rsidP="00E62460">
      <w:pPr>
        <w:spacing w:after="0" w:line="276" w:lineRule="auto"/>
        <w:ind w:left="-142" w:hanging="33"/>
        <w:jc w:val="center"/>
        <w:rPr>
          <w:rFonts w:ascii="Times New Roman" w:hAnsi="Times New Roman" w:cs="Times New Roman"/>
          <w:b/>
          <w:bCs/>
          <w:color w:val="FF0000"/>
          <w:sz w:val="28"/>
          <w:szCs w:val="28"/>
        </w:rPr>
      </w:pPr>
      <w:r w:rsidRPr="1D8F9E49">
        <w:rPr>
          <w:rFonts w:ascii="Times New Roman" w:hAnsi="Times New Roman" w:cs="Times New Roman"/>
          <w:b/>
          <w:bCs/>
          <w:color w:val="FF0000"/>
          <w:sz w:val="28"/>
          <w:szCs w:val="28"/>
        </w:rPr>
        <w:t>Benedict Chukwubuikem Benson</w:t>
      </w:r>
      <w:r w:rsidR="00703B8E">
        <w:rPr>
          <w:rFonts w:ascii="Times New Roman" w:hAnsi="Times New Roman" w:cs="Times New Roman"/>
          <w:b/>
          <w:bCs/>
          <w:color w:val="FF0000"/>
          <w:sz w:val="28"/>
          <w:szCs w:val="28"/>
        </w:rPr>
        <w:t>-Obilom</w:t>
      </w:r>
    </w:p>
    <w:p w14:paraId="655EF5B0" w14:textId="760BF734" w:rsidR="12CAAFE4" w:rsidRDefault="12CAAFE4" w:rsidP="00E62460">
      <w:pPr>
        <w:spacing w:after="0" w:line="276" w:lineRule="auto"/>
        <w:ind w:left="-142" w:hanging="33"/>
        <w:jc w:val="center"/>
      </w:pPr>
      <w:r w:rsidRPr="1D8F9E49">
        <w:rPr>
          <w:rFonts w:ascii="Times New Roman" w:hAnsi="Times New Roman" w:cs="Times New Roman"/>
          <w:b/>
          <w:bCs/>
          <w:color w:val="FF0000"/>
          <w:sz w:val="28"/>
          <w:szCs w:val="28"/>
        </w:rPr>
        <w:t>20447376</w:t>
      </w:r>
    </w:p>
    <w:p w14:paraId="0A37501D" w14:textId="77777777" w:rsidR="006E0329" w:rsidRDefault="006E0329" w:rsidP="00E62460">
      <w:pPr>
        <w:autoSpaceDE w:val="0"/>
        <w:autoSpaceDN w:val="0"/>
        <w:adjustRightInd w:val="0"/>
        <w:spacing w:after="0" w:line="276" w:lineRule="auto"/>
        <w:ind w:left="-142" w:hanging="33"/>
        <w:jc w:val="center"/>
        <w:rPr>
          <w:rFonts w:ascii="Times New Roman" w:hAnsi="Times New Roman" w:cs="Times New Roman"/>
          <w:color w:val="00000A"/>
          <w:sz w:val="28"/>
          <w:szCs w:val="28"/>
        </w:rPr>
      </w:pPr>
    </w:p>
    <w:p w14:paraId="1F400FCA" w14:textId="3F6CC227" w:rsidR="00036C9B" w:rsidRPr="00036C9B" w:rsidRDefault="00036C9B" w:rsidP="00E62460">
      <w:pPr>
        <w:autoSpaceDE w:val="0"/>
        <w:autoSpaceDN w:val="0"/>
        <w:adjustRightInd w:val="0"/>
        <w:spacing w:after="0" w:line="276" w:lineRule="auto"/>
        <w:ind w:left="-142" w:hanging="33"/>
        <w:jc w:val="center"/>
        <w:rPr>
          <w:rFonts w:ascii="Times New Roman" w:hAnsi="Times New Roman" w:cs="Times New Roman"/>
          <w:b/>
          <w:bCs/>
          <w:color w:val="FF0000"/>
          <w:sz w:val="28"/>
          <w:szCs w:val="28"/>
        </w:rPr>
      </w:pPr>
      <w:r w:rsidRPr="1D8F9E49">
        <w:rPr>
          <w:rFonts w:ascii="Times New Roman" w:hAnsi="Times New Roman" w:cs="Times New Roman"/>
          <w:color w:val="00000A"/>
          <w:sz w:val="28"/>
          <w:szCs w:val="28"/>
        </w:rPr>
        <w:t xml:space="preserve">Final Year Project – </w:t>
      </w:r>
      <w:r w:rsidR="7D64E93C" w:rsidRPr="1D8F9E49">
        <w:rPr>
          <w:rFonts w:ascii="Times New Roman" w:hAnsi="Times New Roman" w:cs="Times New Roman"/>
          <w:b/>
          <w:bCs/>
          <w:color w:val="FF0000"/>
          <w:sz w:val="28"/>
          <w:szCs w:val="28"/>
        </w:rPr>
        <w:t>2023</w:t>
      </w:r>
    </w:p>
    <w:p w14:paraId="04C8DB2B" w14:textId="77777777" w:rsidR="00036C9B" w:rsidRPr="00036C9B" w:rsidRDefault="00036C9B" w:rsidP="00E62460">
      <w:pPr>
        <w:autoSpaceDE w:val="0"/>
        <w:autoSpaceDN w:val="0"/>
        <w:adjustRightInd w:val="0"/>
        <w:spacing w:after="0" w:line="276" w:lineRule="auto"/>
        <w:ind w:left="-142" w:hanging="33"/>
        <w:jc w:val="center"/>
        <w:rPr>
          <w:rFonts w:ascii="Times New Roman" w:hAnsi="Times New Roman" w:cs="Times New Roman"/>
          <w:color w:val="00000A"/>
          <w:sz w:val="28"/>
          <w:szCs w:val="28"/>
        </w:rPr>
      </w:pPr>
      <w:r w:rsidRPr="00036C9B">
        <w:rPr>
          <w:rFonts w:ascii="Times New Roman" w:hAnsi="Times New Roman" w:cs="Times New Roman"/>
          <w:color w:val="00000A"/>
          <w:sz w:val="28"/>
          <w:szCs w:val="28"/>
        </w:rPr>
        <w:t>B.Sc. Single/Double Honours in</w:t>
      </w:r>
    </w:p>
    <w:p w14:paraId="0ABCEDF3" w14:textId="77777777" w:rsidR="00036C9B" w:rsidRPr="00036C9B" w:rsidRDefault="00036C9B" w:rsidP="00E62460">
      <w:pPr>
        <w:autoSpaceDE w:val="0"/>
        <w:autoSpaceDN w:val="0"/>
        <w:adjustRightInd w:val="0"/>
        <w:spacing w:after="0" w:line="276" w:lineRule="auto"/>
        <w:ind w:left="-142" w:hanging="33"/>
        <w:jc w:val="center"/>
        <w:rPr>
          <w:rFonts w:ascii="Times New Roman" w:hAnsi="Times New Roman" w:cs="Times New Roman"/>
          <w:color w:val="00000A"/>
          <w:sz w:val="28"/>
          <w:szCs w:val="28"/>
        </w:rPr>
      </w:pPr>
      <w:r w:rsidRPr="00036C9B">
        <w:rPr>
          <w:rFonts w:ascii="Times New Roman" w:hAnsi="Times New Roman" w:cs="Times New Roman"/>
          <w:color w:val="00000A"/>
          <w:sz w:val="28"/>
          <w:szCs w:val="28"/>
        </w:rPr>
        <w:t>Computer Science/Computer Science and Software Engineering</w:t>
      </w:r>
    </w:p>
    <w:p w14:paraId="67C5967A" w14:textId="15DA3CC2" w:rsidR="00CC73BE" w:rsidRPr="006E0329" w:rsidRDefault="00CC73BE" w:rsidP="00E62460">
      <w:pPr>
        <w:pStyle w:val="BodyA"/>
        <w:widowControl w:val="0"/>
        <w:tabs>
          <w:tab w:val="left" w:pos="2694"/>
        </w:tabs>
        <w:spacing w:line="276" w:lineRule="auto"/>
        <w:ind w:left="-142" w:hanging="33"/>
        <w:jc w:val="center"/>
        <w:rPr>
          <w:rFonts w:hAnsi="Times New Roman" w:cs="Times New Roman"/>
          <w:b/>
          <w:bCs/>
        </w:rPr>
      </w:pPr>
    </w:p>
    <w:p w14:paraId="5DAB6C7B" w14:textId="77777777" w:rsidR="00CC73BE" w:rsidRDefault="00CC73BE" w:rsidP="00E62460">
      <w:pPr>
        <w:pStyle w:val="BodyA"/>
        <w:widowControl w:val="0"/>
        <w:tabs>
          <w:tab w:val="left" w:pos="2694"/>
          <w:tab w:val="left" w:pos="3686"/>
        </w:tabs>
        <w:spacing w:line="276" w:lineRule="auto"/>
        <w:ind w:left="-142" w:hanging="33"/>
        <w:jc w:val="center"/>
      </w:pPr>
    </w:p>
    <w:p w14:paraId="02EB378F" w14:textId="56BD9AA9" w:rsidR="00CC73BE" w:rsidRDefault="00CC73BE" w:rsidP="00E62460">
      <w:pPr>
        <w:pStyle w:val="BodyA"/>
        <w:widowControl w:val="0"/>
        <w:tabs>
          <w:tab w:val="left" w:pos="2694"/>
        </w:tabs>
        <w:spacing w:line="276" w:lineRule="auto"/>
        <w:ind w:left="-142" w:hanging="33"/>
        <w:jc w:val="center"/>
      </w:pPr>
    </w:p>
    <w:p w14:paraId="6A05A809" w14:textId="77777777" w:rsidR="00CC73BE" w:rsidRDefault="00CC73BE" w:rsidP="00E62460">
      <w:pPr>
        <w:pStyle w:val="BodyA"/>
        <w:widowControl w:val="0"/>
        <w:tabs>
          <w:tab w:val="left" w:pos="2694"/>
          <w:tab w:val="left" w:pos="3686"/>
        </w:tabs>
        <w:spacing w:line="276" w:lineRule="auto"/>
        <w:ind w:left="-142" w:hanging="33"/>
        <w:jc w:val="center"/>
      </w:pPr>
    </w:p>
    <w:p w14:paraId="234BE178" w14:textId="0D57C80B" w:rsidR="00CC73BE" w:rsidRDefault="7F9386C9" w:rsidP="00E62460">
      <w:pPr>
        <w:pStyle w:val="BodyA"/>
        <w:widowControl w:val="0"/>
        <w:tabs>
          <w:tab w:val="left" w:pos="2694"/>
          <w:tab w:val="left" w:pos="3686"/>
        </w:tabs>
        <w:spacing w:line="276" w:lineRule="auto"/>
        <w:ind w:left="-142" w:hanging="33"/>
        <w:jc w:val="center"/>
        <w:rPr>
          <w:b/>
          <w:bCs/>
        </w:rPr>
      </w:pPr>
      <w:r>
        <w:rPr>
          <w:noProof/>
        </w:rPr>
        <w:drawing>
          <wp:inline distT="0" distB="0" distL="0" distR="0" wp14:anchorId="099830E4" wp14:editId="2EE742CD">
            <wp:extent cx="3195916" cy="1381125"/>
            <wp:effectExtent l="114300" t="114300" r="81280" b="123825"/>
            <wp:docPr id="1693466616" name="officeArt object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officeArt object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195916" cy="1381125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</wp:inline>
        </w:drawing>
      </w:r>
    </w:p>
    <w:p w14:paraId="5A39BBE3" w14:textId="77777777" w:rsidR="00CC73BE" w:rsidRDefault="00CC73BE" w:rsidP="00E62460">
      <w:pPr>
        <w:pStyle w:val="BodyA"/>
        <w:widowControl w:val="0"/>
        <w:tabs>
          <w:tab w:val="left" w:pos="2694"/>
          <w:tab w:val="left" w:pos="3686"/>
        </w:tabs>
        <w:spacing w:line="276" w:lineRule="auto"/>
        <w:ind w:left="-142" w:hanging="33"/>
        <w:jc w:val="center"/>
        <w:rPr>
          <w:b/>
          <w:bCs/>
        </w:rPr>
      </w:pPr>
    </w:p>
    <w:p w14:paraId="41C8F396" w14:textId="77777777" w:rsidR="00CC73BE" w:rsidRDefault="00CC73BE" w:rsidP="00E62460">
      <w:pPr>
        <w:pStyle w:val="BodyA"/>
        <w:widowControl w:val="0"/>
        <w:tabs>
          <w:tab w:val="left" w:pos="2694"/>
          <w:tab w:val="left" w:pos="3686"/>
        </w:tabs>
        <w:spacing w:line="276" w:lineRule="auto"/>
        <w:ind w:left="-142" w:hanging="33"/>
        <w:jc w:val="center"/>
        <w:rPr>
          <w:b/>
          <w:bCs/>
        </w:rPr>
      </w:pPr>
    </w:p>
    <w:p w14:paraId="72A3D3EC" w14:textId="77777777" w:rsidR="00CC73BE" w:rsidRDefault="00CC73BE" w:rsidP="00E62460">
      <w:pPr>
        <w:pStyle w:val="BodyA"/>
        <w:widowControl w:val="0"/>
        <w:tabs>
          <w:tab w:val="left" w:pos="2694"/>
          <w:tab w:val="left" w:pos="3686"/>
        </w:tabs>
        <w:spacing w:line="276" w:lineRule="auto"/>
        <w:ind w:left="-142" w:hanging="33"/>
        <w:jc w:val="center"/>
        <w:rPr>
          <w:b/>
          <w:bCs/>
        </w:rPr>
      </w:pPr>
    </w:p>
    <w:p w14:paraId="0D0B940D" w14:textId="77777777" w:rsidR="00CC73BE" w:rsidRDefault="00CC73BE" w:rsidP="00E62460">
      <w:pPr>
        <w:pStyle w:val="BodyA"/>
        <w:widowControl w:val="0"/>
        <w:tabs>
          <w:tab w:val="left" w:pos="2694"/>
          <w:tab w:val="left" w:pos="3686"/>
        </w:tabs>
        <w:spacing w:line="276" w:lineRule="auto"/>
        <w:ind w:left="-142" w:hanging="33"/>
        <w:jc w:val="center"/>
        <w:rPr>
          <w:b/>
          <w:bCs/>
        </w:rPr>
      </w:pPr>
    </w:p>
    <w:p w14:paraId="0E27B00A" w14:textId="77777777" w:rsidR="00CC73BE" w:rsidRDefault="00CC73BE" w:rsidP="00E62460">
      <w:pPr>
        <w:pStyle w:val="BodyA"/>
        <w:widowControl w:val="0"/>
        <w:tabs>
          <w:tab w:val="left" w:pos="2694"/>
          <w:tab w:val="left" w:pos="3686"/>
        </w:tabs>
        <w:spacing w:line="276" w:lineRule="auto"/>
        <w:ind w:left="-142" w:hanging="33"/>
        <w:jc w:val="center"/>
        <w:rPr>
          <w:b/>
          <w:bCs/>
        </w:rPr>
      </w:pPr>
    </w:p>
    <w:p w14:paraId="60061E4C" w14:textId="77777777" w:rsidR="00CC73BE" w:rsidRDefault="00CC73BE" w:rsidP="00E62460">
      <w:pPr>
        <w:pStyle w:val="BodyA"/>
        <w:widowControl w:val="0"/>
        <w:tabs>
          <w:tab w:val="left" w:pos="2694"/>
          <w:tab w:val="left" w:pos="3686"/>
        </w:tabs>
        <w:spacing w:line="276" w:lineRule="auto"/>
        <w:ind w:left="-142" w:hanging="33"/>
        <w:jc w:val="center"/>
        <w:rPr>
          <w:b/>
          <w:bCs/>
        </w:rPr>
      </w:pPr>
    </w:p>
    <w:p w14:paraId="44EAFD9C" w14:textId="77777777" w:rsidR="00CC73BE" w:rsidRDefault="00CC73BE" w:rsidP="00E62460">
      <w:pPr>
        <w:pStyle w:val="BodyA"/>
        <w:widowControl w:val="0"/>
        <w:tabs>
          <w:tab w:val="left" w:pos="2694"/>
          <w:tab w:val="left" w:pos="3686"/>
        </w:tabs>
        <w:spacing w:line="276" w:lineRule="auto"/>
        <w:ind w:left="-142" w:hanging="33"/>
        <w:jc w:val="center"/>
        <w:rPr>
          <w:b/>
          <w:bCs/>
        </w:rPr>
      </w:pPr>
    </w:p>
    <w:p w14:paraId="4B94D5A5" w14:textId="77777777" w:rsidR="00CC73BE" w:rsidRDefault="00CC73BE" w:rsidP="00E62460">
      <w:pPr>
        <w:pStyle w:val="BodyA"/>
        <w:widowControl w:val="0"/>
        <w:tabs>
          <w:tab w:val="left" w:pos="2694"/>
          <w:tab w:val="left" w:pos="3686"/>
        </w:tabs>
        <w:spacing w:line="276" w:lineRule="auto"/>
        <w:ind w:left="-142" w:hanging="33"/>
        <w:jc w:val="center"/>
        <w:rPr>
          <w:b/>
          <w:bCs/>
        </w:rPr>
      </w:pPr>
    </w:p>
    <w:p w14:paraId="2FDF2C4D" w14:textId="77777777" w:rsidR="006E0329" w:rsidRDefault="006E0329" w:rsidP="00E62460">
      <w:pPr>
        <w:pStyle w:val="BodyA"/>
        <w:widowControl w:val="0"/>
        <w:tabs>
          <w:tab w:val="left" w:pos="2694"/>
        </w:tabs>
        <w:spacing w:line="276" w:lineRule="auto"/>
        <w:ind w:left="-142" w:hanging="33"/>
        <w:jc w:val="center"/>
      </w:pPr>
      <w:r>
        <w:t>Department of Computer Science</w:t>
      </w:r>
    </w:p>
    <w:p w14:paraId="7AE1E6EC" w14:textId="77777777" w:rsidR="006E0329" w:rsidRDefault="006E0329" w:rsidP="00E62460">
      <w:pPr>
        <w:pStyle w:val="BodyA"/>
        <w:widowControl w:val="0"/>
        <w:tabs>
          <w:tab w:val="left" w:pos="2694"/>
        </w:tabs>
        <w:spacing w:line="276" w:lineRule="auto"/>
        <w:ind w:left="-142" w:hanging="33"/>
        <w:jc w:val="center"/>
      </w:pPr>
      <w:r>
        <w:t>Maynooth University</w:t>
      </w:r>
    </w:p>
    <w:p w14:paraId="429F2843" w14:textId="77777777" w:rsidR="006E0329" w:rsidRDefault="006E0329" w:rsidP="00E62460">
      <w:pPr>
        <w:pStyle w:val="BodyA"/>
        <w:widowControl w:val="0"/>
        <w:tabs>
          <w:tab w:val="left" w:pos="2694"/>
        </w:tabs>
        <w:spacing w:line="276" w:lineRule="auto"/>
        <w:ind w:left="-142" w:hanging="33"/>
        <w:jc w:val="center"/>
      </w:pPr>
      <w:r>
        <w:t>Maynooth, Co. Kildare</w:t>
      </w:r>
    </w:p>
    <w:p w14:paraId="74FF9A97" w14:textId="77777777" w:rsidR="006E0329" w:rsidRDefault="006E0329" w:rsidP="00E62460">
      <w:pPr>
        <w:pStyle w:val="BodyA"/>
        <w:widowControl w:val="0"/>
        <w:tabs>
          <w:tab w:val="left" w:pos="2694"/>
        </w:tabs>
        <w:spacing w:line="276" w:lineRule="auto"/>
        <w:ind w:left="-142" w:hanging="33"/>
        <w:jc w:val="center"/>
      </w:pPr>
      <w:r>
        <w:t>Ireland</w:t>
      </w:r>
    </w:p>
    <w:p w14:paraId="72DF8FF3" w14:textId="77777777" w:rsidR="006E0329" w:rsidRDefault="006E0329" w:rsidP="00E62460">
      <w:pPr>
        <w:pStyle w:val="BodyA"/>
        <w:widowControl w:val="0"/>
        <w:tabs>
          <w:tab w:val="left" w:pos="2694"/>
        </w:tabs>
        <w:spacing w:line="276" w:lineRule="auto"/>
        <w:ind w:left="-142" w:hanging="33"/>
        <w:jc w:val="center"/>
      </w:pPr>
      <w:r>
        <w:t>A thesis submitted in partial fulfilment of the requirements for the B.Sc.</w:t>
      </w:r>
    </w:p>
    <w:p w14:paraId="6A86B230" w14:textId="77777777" w:rsidR="006E0329" w:rsidRDefault="006E0329" w:rsidP="00E62460">
      <w:pPr>
        <w:pStyle w:val="BodyA"/>
        <w:widowControl w:val="0"/>
        <w:tabs>
          <w:tab w:val="left" w:pos="2694"/>
        </w:tabs>
        <w:spacing w:line="276" w:lineRule="auto"/>
        <w:ind w:left="-142" w:hanging="33"/>
        <w:jc w:val="center"/>
      </w:pPr>
      <w:r>
        <w:t>Single/Double Honours in Computer Science/Computer Science and Software</w:t>
      </w:r>
    </w:p>
    <w:p w14:paraId="28B1D3FE" w14:textId="08FCED95" w:rsidR="006E0329" w:rsidRPr="006E0329" w:rsidRDefault="006E0329" w:rsidP="00E62460">
      <w:pPr>
        <w:pStyle w:val="BodyA"/>
        <w:widowControl w:val="0"/>
        <w:tabs>
          <w:tab w:val="left" w:pos="2694"/>
        </w:tabs>
        <w:spacing w:line="276" w:lineRule="auto"/>
        <w:ind w:left="-142" w:hanging="33"/>
        <w:jc w:val="center"/>
        <w:rPr>
          <w:b/>
          <w:color w:val="FF0000"/>
        </w:rPr>
      </w:pPr>
      <w:r>
        <w:t>Engineering.</w:t>
      </w:r>
    </w:p>
    <w:p w14:paraId="3DEEC669" w14:textId="1FFA9D7C" w:rsidR="001B3715" w:rsidRPr="00E62460" w:rsidRDefault="006E0329" w:rsidP="00E62460">
      <w:pPr>
        <w:pStyle w:val="BodyA"/>
        <w:widowControl w:val="0"/>
        <w:tabs>
          <w:tab w:val="left" w:pos="2694"/>
        </w:tabs>
        <w:spacing w:line="276" w:lineRule="auto"/>
        <w:ind w:left="-142" w:hanging="33"/>
        <w:jc w:val="center"/>
        <w:rPr>
          <w:i/>
          <w:iCs/>
        </w:rPr>
        <w:sectPr w:rsidR="001B3715" w:rsidRPr="00E62460" w:rsidSect="00C526B1">
          <w:footerReference w:type="default" r:id="rId12"/>
          <w:pgSz w:w="11906" w:h="16838"/>
          <w:pgMar w:top="1440" w:right="1440" w:bottom="1440" w:left="1440" w:header="708" w:footer="708" w:gutter="0"/>
          <w:pgNumType w:fmt="lowerRoman" w:start="1" w:chapStyle="1"/>
          <w:cols w:space="708"/>
          <w:docGrid w:linePitch="360"/>
        </w:sectPr>
      </w:pPr>
      <w:r>
        <w:t xml:space="preserve">Supervisor: </w:t>
      </w:r>
      <w:r w:rsidR="5CB75BD5" w:rsidRPr="1D8F9E49">
        <w:rPr>
          <w:b/>
          <w:bCs/>
          <w:color w:val="FF0000"/>
        </w:rPr>
        <w:t>Joseph Duffin</w:t>
      </w:r>
      <w:r w:rsidR="00E62460">
        <w:rPr>
          <w:i/>
          <w:iCs/>
        </w:rPr>
        <w:t>.</w:t>
      </w:r>
    </w:p>
    <w:bookmarkStart w:id="0" w:name="_Toc416701747" w:displacedByCustomXml="next"/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IE"/>
        </w:rPr>
        <w:id w:val="292036457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06425CA" w14:textId="77777777" w:rsidR="00B90489" w:rsidRDefault="00B90489" w:rsidP="00E62460">
          <w:pPr>
            <w:pStyle w:val="TOCHeading"/>
            <w:spacing w:line="276" w:lineRule="auto"/>
          </w:pPr>
          <w:r>
            <w:t>Contents</w:t>
          </w:r>
        </w:p>
        <w:p w14:paraId="48A752E8" w14:textId="77777777" w:rsidR="00DA235D" w:rsidRDefault="00B90489" w:rsidP="00E62460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76122285" w:history="1">
            <w:r w:rsidR="00DA235D" w:rsidRPr="00F96F42">
              <w:rPr>
                <w:rStyle w:val="Hyperlink"/>
                <w:noProof/>
              </w:rPr>
              <w:t>Declar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85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i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11C9E4CB" w14:textId="77777777" w:rsidR="00DA235D" w:rsidRDefault="009B7553" w:rsidP="00E62460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86" w:history="1">
            <w:r w:rsidR="00DA235D" w:rsidRPr="00F96F42">
              <w:rPr>
                <w:rStyle w:val="Hyperlink"/>
                <w:noProof/>
              </w:rPr>
              <w:t>Acknowledgement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86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ii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5EC68B1C" w14:textId="77777777" w:rsidR="00DA235D" w:rsidRDefault="009B7553" w:rsidP="00E62460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87" w:history="1">
            <w:r w:rsidR="00DA235D" w:rsidRPr="00F96F42">
              <w:rPr>
                <w:rStyle w:val="Hyperlink"/>
                <w:noProof/>
              </w:rPr>
              <w:t>Abstract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87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iii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59D25542" w14:textId="77777777" w:rsidR="00DA235D" w:rsidRDefault="009B7553" w:rsidP="00E62460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88" w:history="1">
            <w:r w:rsidR="00DA235D" w:rsidRPr="00F96F42">
              <w:rPr>
                <w:rStyle w:val="Hyperlink"/>
                <w:noProof/>
              </w:rPr>
              <w:t>List of Figure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88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iv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0B542559" w14:textId="77777777" w:rsidR="00DA235D" w:rsidRDefault="009B7553" w:rsidP="00E62460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89" w:history="1">
            <w:r w:rsidR="00DA235D" w:rsidRPr="00F96F42">
              <w:rPr>
                <w:rStyle w:val="Hyperlink"/>
                <w:noProof/>
              </w:rPr>
              <w:t>List of Table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89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iv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20C91089" w14:textId="77777777" w:rsidR="00DA235D" w:rsidRDefault="009B7553" w:rsidP="00E62460">
          <w:pPr>
            <w:pStyle w:val="TOC1"/>
            <w:tabs>
              <w:tab w:val="right" w:leader="dot" w:pos="9016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290" w:history="1">
            <w:r w:rsidR="00DA235D" w:rsidRPr="00F96F42">
              <w:rPr>
                <w:rStyle w:val="Hyperlink"/>
                <w:rFonts w:cs="Times New Roman"/>
                <w:b/>
                <w:noProof/>
              </w:rPr>
              <w:t>Chapter one: Introduc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0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094F911A" w14:textId="77777777" w:rsidR="00DA235D" w:rsidRDefault="009B7553" w:rsidP="00E62460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91" w:history="1">
            <w:r w:rsidR="00DA235D" w:rsidRPr="00F96F42">
              <w:rPr>
                <w:rStyle w:val="Hyperlink"/>
                <w:noProof/>
              </w:rPr>
              <w:t>Summary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1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51EBD857" w14:textId="77777777" w:rsidR="00DA235D" w:rsidRDefault="009B7553" w:rsidP="00E62460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92" w:history="1">
            <w:r w:rsidR="00DA235D" w:rsidRPr="00F96F42">
              <w:rPr>
                <w:rStyle w:val="Hyperlink"/>
                <w:noProof/>
              </w:rPr>
              <w:t>1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Topic addressed in this project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2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177EE5AC" w14:textId="77777777" w:rsidR="00DA235D" w:rsidRDefault="009B7553" w:rsidP="00E62460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93" w:history="1">
            <w:r w:rsidR="00DA235D" w:rsidRPr="00F96F42">
              <w:rPr>
                <w:rStyle w:val="Hyperlink"/>
                <w:noProof/>
              </w:rPr>
              <w:t>1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Motiv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3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78EF550A" w14:textId="77777777" w:rsidR="00DA235D" w:rsidRDefault="009B7553" w:rsidP="00E62460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94" w:history="1">
            <w:r w:rsidR="00DA235D" w:rsidRPr="00F96F42">
              <w:rPr>
                <w:rStyle w:val="Hyperlink"/>
                <w:noProof/>
              </w:rPr>
              <w:t>1.3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Problem statement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4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1ABFD16A" w14:textId="77777777" w:rsidR="00DA235D" w:rsidRDefault="009B7553" w:rsidP="00E62460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95" w:history="1">
            <w:r w:rsidR="00DA235D" w:rsidRPr="00F96F42">
              <w:rPr>
                <w:rStyle w:val="Hyperlink"/>
                <w:noProof/>
              </w:rPr>
              <w:t>1.4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Approach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5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775CB5F7" w14:textId="77777777" w:rsidR="00DA235D" w:rsidRDefault="009B7553" w:rsidP="00E62460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96" w:history="1">
            <w:r w:rsidR="00DA235D" w:rsidRPr="00F96F42">
              <w:rPr>
                <w:rStyle w:val="Hyperlink"/>
                <w:noProof/>
              </w:rPr>
              <w:t>1.5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Metric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6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2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3980EB3C" w14:textId="77777777" w:rsidR="00DA235D" w:rsidRDefault="009B7553" w:rsidP="00E62460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97" w:history="1">
            <w:r w:rsidR="00DA235D" w:rsidRPr="00F96F42">
              <w:rPr>
                <w:rStyle w:val="Hyperlink"/>
                <w:noProof/>
              </w:rPr>
              <w:t>1.6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Project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7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2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1CAC673A" w14:textId="77777777" w:rsidR="00DA235D" w:rsidRDefault="009B7553" w:rsidP="00E62460">
          <w:pPr>
            <w:pStyle w:val="TOC1"/>
            <w:tabs>
              <w:tab w:val="right" w:leader="dot" w:pos="9016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298" w:history="1">
            <w:r w:rsidR="00DA235D" w:rsidRPr="00F96F42">
              <w:rPr>
                <w:rStyle w:val="Hyperlink"/>
                <w:rFonts w:cs="Times New Roman"/>
                <w:b/>
                <w:noProof/>
              </w:rPr>
              <w:t>Chapter two: Technical Background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8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3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2ADC2B50" w14:textId="77777777" w:rsidR="00DA235D" w:rsidRDefault="009B7553" w:rsidP="00E62460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99" w:history="1">
            <w:r w:rsidR="00DA235D" w:rsidRPr="00F96F42">
              <w:rPr>
                <w:rStyle w:val="Hyperlink"/>
                <w:noProof/>
              </w:rPr>
              <w:t>Summary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9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3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2EC45B2A" w14:textId="77777777" w:rsidR="00DA235D" w:rsidRDefault="009B7553" w:rsidP="00E62460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00" w:history="1">
            <w:r w:rsidR="00DA235D" w:rsidRPr="00F96F42">
              <w:rPr>
                <w:rStyle w:val="Hyperlink"/>
                <w:noProof/>
              </w:rPr>
              <w:t>2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Topic material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0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3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0787FC22" w14:textId="77777777" w:rsidR="00DA235D" w:rsidRDefault="009B7553" w:rsidP="00E62460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01" w:history="1">
            <w:r w:rsidR="00DA235D" w:rsidRPr="00F96F42">
              <w:rPr>
                <w:rStyle w:val="Hyperlink"/>
                <w:noProof/>
              </w:rPr>
              <w:t>2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Technical material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1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3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23F1CAB3" w14:textId="77777777" w:rsidR="00DA235D" w:rsidRDefault="009B7553" w:rsidP="00E62460">
          <w:pPr>
            <w:pStyle w:val="TOC1"/>
            <w:tabs>
              <w:tab w:val="right" w:leader="dot" w:pos="9016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302" w:history="1">
            <w:r w:rsidR="00DA235D" w:rsidRPr="00F96F42">
              <w:rPr>
                <w:rStyle w:val="Hyperlink"/>
                <w:rFonts w:cs="Times New Roman"/>
                <w:b/>
                <w:noProof/>
              </w:rPr>
              <w:t>Chapter three: The Problem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2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4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6E650A07" w14:textId="77777777" w:rsidR="00DA235D" w:rsidRDefault="009B7553" w:rsidP="00E62460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03" w:history="1">
            <w:r w:rsidR="00DA235D" w:rsidRPr="00F96F42">
              <w:rPr>
                <w:rStyle w:val="Hyperlink"/>
                <w:noProof/>
              </w:rPr>
              <w:t>Summary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3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4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40A0F838" w14:textId="77777777" w:rsidR="00DA235D" w:rsidRDefault="009B7553" w:rsidP="00E62460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04" w:history="1">
            <w:r w:rsidR="00DA235D" w:rsidRPr="00F96F42">
              <w:rPr>
                <w:rStyle w:val="Hyperlink"/>
                <w:noProof/>
              </w:rPr>
              <w:t>3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Project UML document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4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4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6E20DE10" w14:textId="77777777" w:rsidR="00DA235D" w:rsidRDefault="009B7553" w:rsidP="00E62460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05" w:history="1">
            <w:r w:rsidR="00DA235D" w:rsidRPr="00F96F42">
              <w:rPr>
                <w:rStyle w:val="Hyperlink"/>
                <w:noProof/>
              </w:rPr>
              <w:t>3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Problem analysi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5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4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65597980" w14:textId="77777777" w:rsidR="00DA235D" w:rsidRDefault="009B7553" w:rsidP="00E62460">
          <w:pPr>
            <w:pStyle w:val="TOC1"/>
            <w:tabs>
              <w:tab w:val="right" w:leader="dot" w:pos="9016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306" w:history="1">
            <w:r w:rsidR="00DA235D" w:rsidRPr="00F96F42">
              <w:rPr>
                <w:rStyle w:val="Hyperlink"/>
                <w:rFonts w:cs="Times New Roman"/>
                <w:b/>
                <w:noProof/>
              </w:rPr>
              <w:t>Chapter four: The Solu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6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76789B0F" w14:textId="77777777" w:rsidR="00DA235D" w:rsidRDefault="009B7553" w:rsidP="00E62460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07" w:history="1">
            <w:r w:rsidR="00DA235D" w:rsidRPr="00F96F42">
              <w:rPr>
                <w:rStyle w:val="Hyperlink"/>
                <w:noProof/>
              </w:rPr>
              <w:t>Summary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7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2CF8B8D1" w14:textId="77777777" w:rsidR="00DA235D" w:rsidRDefault="009B7553" w:rsidP="00E62460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08" w:history="1">
            <w:r w:rsidR="00DA235D" w:rsidRPr="00F96F42">
              <w:rPr>
                <w:rStyle w:val="Hyperlink"/>
                <w:noProof/>
              </w:rPr>
              <w:t>Depending on your type of project, you may not need to include all of these: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8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4D139CCE" w14:textId="77777777" w:rsidR="00DA235D" w:rsidRDefault="009B7553" w:rsidP="00E62460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09" w:history="1">
            <w:r w:rsidR="00DA235D" w:rsidRPr="00F96F42">
              <w:rPr>
                <w:rStyle w:val="Hyperlink"/>
                <w:noProof/>
              </w:rPr>
              <w:t>4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Analytical Work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9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14010D4B" w14:textId="77777777" w:rsidR="00DA235D" w:rsidRDefault="009B7553" w:rsidP="00E62460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10" w:history="1">
            <w:r w:rsidR="00DA235D" w:rsidRPr="00F96F42">
              <w:rPr>
                <w:rStyle w:val="Hyperlink"/>
                <w:noProof/>
              </w:rPr>
              <w:t>4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Architectural Level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0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2B18C1EB" w14:textId="77777777" w:rsidR="00DA235D" w:rsidRDefault="009B7553" w:rsidP="00E62460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11" w:history="1">
            <w:r w:rsidR="00DA235D" w:rsidRPr="00F96F42">
              <w:rPr>
                <w:rStyle w:val="Hyperlink"/>
                <w:noProof/>
              </w:rPr>
              <w:t>4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High Level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1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03EEA507" w14:textId="77777777" w:rsidR="00DA235D" w:rsidRDefault="009B7553" w:rsidP="00E62460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12" w:history="1">
            <w:r w:rsidR="00DA235D" w:rsidRPr="00F96F42">
              <w:rPr>
                <w:rStyle w:val="Hyperlink"/>
                <w:noProof/>
              </w:rPr>
              <w:t>E.g. Packages, Class Diagrams, etc.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2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45DAB86F" w14:textId="77777777" w:rsidR="00DA235D" w:rsidRDefault="009B7553" w:rsidP="00E62460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13" w:history="1">
            <w:r w:rsidR="00DA235D" w:rsidRPr="00F96F42">
              <w:rPr>
                <w:rStyle w:val="Hyperlink"/>
                <w:noProof/>
              </w:rPr>
              <w:t>4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Low Level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3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739AF59F" w14:textId="77777777" w:rsidR="00DA235D" w:rsidRDefault="009B7553" w:rsidP="00E62460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14" w:history="1">
            <w:r w:rsidR="00DA235D" w:rsidRPr="00F96F42">
              <w:rPr>
                <w:rStyle w:val="Hyperlink"/>
                <w:noProof/>
              </w:rPr>
              <w:t>E.g. Method specifications, Algorithms, etc.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4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56929D90" w14:textId="77777777" w:rsidR="00DA235D" w:rsidRDefault="009B7553" w:rsidP="00E62460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15" w:history="1">
            <w:r w:rsidR="00DA235D" w:rsidRPr="00F96F42">
              <w:rPr>
                <w:rStyle w:val="Hyperlink"/>
                <w:noProof/>
              </w:rPr>
              <w:t>4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Implement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5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7C0A38AD" w14:textId="77777777" w:rsidR="00DA235D" w:rsidRDefault="009B7553" w:rsidP="00E62460">
          <w:pPr>
            <w:pStyle w:val="TOC1"/>
            <w:tabs>
              <w:tab w:val="right" w:leader="dot" w:pos="9016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316" w:history="1">
            <w:r w:rsidR="00DA235D" w:rsidRPr="00F96F42">
              <w:rPr>
                <w:rStyle w:val="Hyperlink"/>
                <w:rFonts w:cs="Times New Roman"/>
                <w:b/>
                <w:noProof/>
              </w:rPr>
              <w:t>Chapter five: Evalu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6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71EBF3F4" w14:textId="77777777" w:rsidR="00DA235D" w:rsidRDefault="009B7553" w:rsidP="00E62460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17" w:history="1">
            <w:r w:rsidR="00DA235D" w:rsidRPr="00F96F42">
              <w:rPr>
                <w:rStyle w:val="Hyperlink"/>
                <w:noProof/>
              </w:rPr>
              <w:t>Summary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7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252DAE3F" w14:textId="77777777" w:rsidR="00DA235D" w:rsidRDefault="009B7553" w:rsidP="00E62460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18" w:history="1">
            <w:r w:rsidR="00DA235D" w:rsidRPr="00F96F42">
              <w:rPr>
                <w:rStyle w:val="Hyperlink"/>
                <w:noProof/>
              </w:rPr>
              <w:t>5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Solution Verific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8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250B5FF5" w14:textId="77777777" w:rsidR="00DA235D" w:rsidRDefault="009B7553" w:rsidP="00E62460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19" w:history="1">
            <w:r w:rsidR="00DA235D" w:rsidRPr="00F96F42">
              <w:rPr>
                <w:rStyle w:val="Hyperlink"/>
                <w:rFonts w:eastAsiaTheme="minorHAnsi"/>
                <w:noProof/>
              </w:rPr>
              <w:t>E.g. use your equations to verify the correctness of your solu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9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44746564" w14:textId="77777777" w:rsidR="00DA235D" w:rsidRDefault="009B7553" w:rsidP="00E62460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20" w:history="1">
            <w:r w:rsidR="00DA235D" w:rsidRPr="00F96F42">
              <w:rPr>
                <w:rStyle w:val="Hyperlink"/>
                <w:noProof/>
              </w:rPr>
              <w:t>5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Software Design Verific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0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2E4F1C67" w14:textId="77777777" w:rsidR="00DA235D" w:rsidRDefault="009B7553" w:rsidP="00E62460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21" w:history="1">
            <w:r w:rsidR="00DA235D" w:rsidRPr="00F96F42">
              <w:rPr>
                <w:rStyle w:val="Hyperlink"/>
                <w:noProof/>
              </w:rPr>
              <w:t>5.3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Software Verific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1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7C770BBA" w14:textId="77777777" w:rsidR="00DA235D" w:rsidRDefault="009B7553" w:rsidP="00E62460">
          <w:pPr>
            <w:pStyle w:val="TOC3"/>
            <w:tabs>
              <w:tab w:val="left" w:pos="132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22" w:history="1"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5.3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Your test approach (i.e. unit testing, sub-system testing, system testing)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2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60B4833D" w14:textId="77777777" w:rsidR="00DA235D" w:rsidRDefault="009B7553" w:rsidP="00E62460">
          <w:pPr>
            <w:pStyle w:val="TOC3"/>
            <w:tabs>
              <w:tab w:val="left" w:pos="132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23" w:history="1"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5.3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Your tests (e.g. scenarios, test cases, test data, etc.)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3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39EE68C8" w14:textId="77777777" w:rsidR="00DA235D" w:rsidRDefault="009B7553" w:rsidP="00E62460">
          <w:pPr>
            <w:pStyle w:val="TOC3"/>
            <w:tabs>
              <w:tab w:val="left" w:pos="132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24" w:history="1"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5.3.3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Your test result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4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335F9A0F" w14:textId="77777777" w:rsidR="00DA235D" w:rsidRDefault="009B7553" w:rsidP="00E62460">
          <w:pPr>
            <w:pStyle w:val="TOC3"/>
            <w:tabs>
              <w:tab w:val="left" w:pos="132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25" w:history="1"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5.3.4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An interpretation of the result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5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3C82C9D7" w14:textId="77777777" w:rsidR="00DA235D" w:rsidRDefault="009B7553" w:rsidP="00E62460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26" w:history="1">
            <w:r w:rsidR="00DA235D" w:rsidRPr="00F96F42">
              <w:rPr>
                <w:rStyle w:val="Hyperlink"/>
                <w:noProof/>
              </w:rPr>
              <w:t>5.4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Validation/Measurement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6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03BE6C70" w14:textId="77777777" w:rsidR="00DA235D" w:rsidRDefault="009B7553" w:rsidP="00E62460">
          <w:pPr>
            <w:pStyle w:val="TOC3"/>
            <w:tabs>
              <w:tab w:val="left" w:pos="132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27" w:history="1">
            <w:r w:rsidR="00DA235D" w:rsidRPr="00F96F42">
              <w:rPr>
                <w:rStyle w:val="Hyperlink"/>
                <w:rFonts w:ascii="Times New Roman" w:hAnsi="Times New Roman"/>
                <w:noProof/>
              </w:rPr>
              <w:t>5.4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</w:rPr>
              <w:t xml:space="preserve"> Result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7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156F5052" w14:textId="77777777" w:rsidR="00DA235D" w:rsidRDefault="009B7553" w:rsidP="00E62460">
          <w:pPr>
            <w:pStyle w:val="TOC3"/>
            <w:tabs>
              <w:tab w:val="left" w:pos="132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28" w:history="1">
            <w:r w:rsidR="00DA235D" w:rsidRPr="00F96F42">
              <w:rPr>
                <w:rStyle w:val="Hyperlink"/>
                <w:rFonts w:ascii="Times New Roman" w:hAnsi="Times New Roman"/>
                <w:noProof/>
              </w:rPr>
              <w:t>5.4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</w:rPr>
              <w:t>Explanation of Result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8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7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709C7CE7" w14:textId="77777777" w:rsidR="00DA235D" w:rsidRDefault="009B7553" w:rsidP="00E62460">
          <w:pPr>
            <w:pStyle w:val="TOC3"/>
            <w:tabs>
              <w:tab w:val="left" w:pos="132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29" w:history="1">
            <w:r w:rsidR="00DA235D" w:rsidRPr="00F96F42">
              <w:rPr>
                <w:rStyle w:val="Hyperlink"/>
                <w:rFonts w:ascii="Times New Roman" w:hAnsi="Times New Roman"/>
                <w:noProof/>
              </w:rPr>
              <w:t>5.4.3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</w:rPr>
              <w:t>Analysis of Result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9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7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760EAC7C" w14:textId="77777777" w:rsidR="00DA235D" w:rsidRDefault="009B7553" w:rsidP="00E62460">
          <w:pPr>
            <w:pStyle w:val="TOC3"/>
            <w:tabs>
              <w:tab w:val="left" w:pos="132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30" w:history="1">
            <w:r w:rsidR="00DA235D" w:rsidRPr="00F96F42">
              <w:rPr>
                <w:rStyle w:val="Hyperlink"/>
                <w:rFonts w:ascii="Times New Roman" w:hAnsi="Times New Roman"/>
                <w:noProof/>
              </w:rPr>
              <w:t>5.4.4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</w:rPr>
              <w:t>Comparison with previous solutions (if relevant)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0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7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417D9B70" w14:textId="77777777" w:rsidR="00DA235D" w:rsidRDefault="009B7553" w:rsidP="00E62460">
          <w:pPr>
            <w:pStyle w:val="TOC1"/>
            <w:tabs>
              <w:tab w:val="right" w:leader="dot" w:pos="9016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331" w:history="1">
            <w:r w:rsidR="00DA235D" w:rsidRPr="00F96F42">
              <w:rPr>
                <w:rStyle w:val="Hyperlink"/>
                <w:rFonts w:eastAsiaTheme="majorEastAsia" w:cs="Times New Roman"/>
                <w:b/>
                <w:noProof/>
              </w:rPr>
              <w:t>Chapter six: Conclus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1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8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66012C95" w14:textId="77777777" w:rsidR="00DA235D" w:rsidRDefault="009B7553" w:rsidP="00E62460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32" w:history="1"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Summary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2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8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321C1528" w14:textId="77777777" w:rsidR="00DA235D" w:rsidRDefault="009B7553" w:rsidP="00E62460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33" w:history="1"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5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Contribution to the state-of-the-art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3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8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45F4E659" w14:textId="77777777" w:rsidR="00DA235D" w:rsidRDefault="009B7553" w:rsidP="00E62460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34" w:history="1"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5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Results discuss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4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8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366FB23E" w14:textId="77777777" w:rsidR="00DA235D" w:rsidRDefault="009B7553" w:rsidP="00E62460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35" w:history="1"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5.3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Project Approach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5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8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65529B8C" w14:textId="77777777" w:rsidR="00DA235D" w:rsidRDefault="009B7553" w:rsidP="00E62460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36" w:history="1"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5.3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Future Work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6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8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5E464413" w14:textId="77777777" w:rsidR="00DA235D" w:rsidRDefault="009B7553" w:rsidP="00E62460">
          <w:pPr>
            <w:pStyle w:val="TOC1"/>
            <w:tabs>
              <w:tab w:val="right" w:leader="dot" w:pos="9016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337" w:history="1">
            <w:r w:rsidR="00DA235D" w:rsidRPr="00F96F42">
              <w:rPr>
                <w:rStyle w:val="Hyperlink"/>
                <w:rFonts w:cs="Times New Roman"/>
                <w:b/>
                <w:noProof/>
              </w:rPr>
              <w:t>Reference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7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9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18044F98" w14:textId="77777777" w:rsidR="00DA235D" w:rsidRDefault="009B7553" w:rsidP="00E62460">
          <w:pPr>
            <w:pStyle w:val="TOC1"/>
            <w:tabs>
              <w:tab w:val="right" w:leader="dot" w:pos="9016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338" w:history="1">
            <w:r w:rsidR="00DA235D" w:rsidRPr="00F96F42">
              <w:rPr>
                <w:rStyle w:val="Hyperlink"/>
                <w:b/>
                <w:noProof/>
              </w:rPr>
              <w:t>Appendice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8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0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302E923A" w14:textId="77777777" w:rsidR="00DA235D" w:rsidRDefault="009B7553" w:rsidP="00E62460">
          <w:pPr>
            <w:pStyle w:val="TOC2"/>
            <w:tabs>
              <w:tab w:val="left" w:pos="154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39" w:history="1">
            <w:r w:rsidR="00DA235D" w:rsidRPr="00F96F42">
              <w:rPr>
                <w:rStyle w:val="Hyperlink"/>
                <w:noProof/>
              </w:rPr>
              <w:t>Appendix 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 xml:space="preserve"> Schematic of the hardware associated with this project.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9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1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175383F5" w14:textId="77777777" w:rsidR="00DA235D" w:rsidRDefault="009B7553" w:rsidP="00E62460">
          <w:pPr>
            <w:pStyle w:val="TOC2"/>
            <w:tabs>
              <w:tab w:val="left" w:pos="154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40" w:history="1">
            <w:r w:rsidR="00DA235D" w:rsidRPr="00F96F42">
              <w:rPr>
                <w:rStyle w:val="Hyperlink"/>
                <w:noProof/>
              </w:rPr>
              <w:t xml:space="preserve">Appendix 2 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Code developed for this project.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40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2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62951F3A" w14:textId="77777777" w:rsidR="00DA235D" w:rsidRDefault="009B7553" w:rsidP="00E62460">
          <w:pPr>
            <w:pStyle w:val="TOC2"/>
            <w:tabs>
              <w:tab w:val="left" w:pos="154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41" w:history="1">
            <w:r w:rsidR="00DA235D" w:rsidRPr="00F96F42">
              <w:rPr>
                <w:rStyle w:val="Hyperlink"/>
                <w:noProof/>
              </w:rPr>
              <w:t>Appendix 3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 xml:space="preserve"> UML Class, Use Case and sequence diagrams for this project.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41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3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24B449E1" w14:textId="77777777" w:rsidR="00DA235D" w:rsidRDefault="009B7553" w:rsidP="00E62460">
          <w:pPr>
            <w:pStyle w:val="TOC2"/>
            <w:tabs>
              <w:tab w:val="left" w:pos="154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42" w:history="1">
            <w:r w:rsidR="00DA235D" w:rsidRPr="00F96F42">
              <w:rPr>
                <w:rStyle w:val="Hyperlink"/>
                <w:noProof/>
              </w:rPr>
              <w:t>Appendix 4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 xml:space="preserve"> Screen shots of the project implement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42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4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3656B9AB" w14:textId="77777777" w:rsidR="00B90489" w:rsidRDefault="00B90489" w:rsidP="00E62460">
          <w:pPr>
            <w:spacing w:line="276" w:lineRule="auto"/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45FB0818" w14:textId="77777777" w:rsidR="00CC1972" w:rsidRDefault="00CC1972" w:rsidP="00E62460">
      <w:pPr>
        <w:spacing w:line="276" w:lineRule="auto"/>
        <w:rPr>
          <w:sz w:val="36"/>
          <w:szCs w:val="36"/>
        </w:rPr>
      </w:pPr>
    </w:p>
    <w:p w14:paraId="049F31CB" w14:textId="77777777" w:rsidR="00CC1972" w:rsidRDefault="00CC1972" w:rsidP="00E62460">
      <w:pPr>
        <w:spacing w:line="276" w:lineRule="auto"/>
        <w:rPr>
          <w:sz w:val="36"/>
          <w:szCs w:val="36"/>
        </w:rPr>
      </w:pPr>
    </w:p>
    <w:p w14:paraId="53128261" w14:textId="77777777" w:rsidR="00CC1972" w:rsidRPr="004B6445" w:rsidRDefault="00CC1972" w:rsidP="00E62460">
      <w:pPr>
        <w:spacing w:line="276" w:lineRule="auto"/>
        <w:rPr>
          <w:sz w:val="36"/>
          <w:szCs w:val="36"/>
        </w:rPr>
        <w:sectPr w:rsidR="00CC1972" w:rsidRPr="004B6445" w:rsidSect="00C526B1">
          <w:pgSz w:w="11906" w:h="16838"/>
          <w:pgMar w:top="1440" w:right="1440" w:bottom="1440" w:left="1440" w:header="709" w:footer="709" w:gutter="0"/>
          <w:pgNumType w:fmt="lowerRoman" w:start="1" w:chapStyle="1"/>
          <w:cols w:space="708"/>
          <w:docGrid w:linePitch="360"/>
        </w:sectPr>
      </w:pPr>
    </w:p>
    <w:p w14:paraId="5BAB57B8" w14:textId="77777777" w:rsidR="00640302" w:rsidRPr="009B653C" w:rsidRDefault="00640302" w:rsidP="00E62460">
      <w:pPr>
        <w:pStyle w:val="Heading2"/>
        <w:spacing w:line="276" w:lineRule="auto"/>
        <w:jc w:val="left"/>
      </w:pPr>
      <w:bookmarkStart w:id="1" w:name="_Toc444517702"/>
      <w:bookmarkStart w:id="2" w:name="_Toc476122285"/>
      <w:r w:rsidRPr="009B653C">
        <w:lastRenderedPageBreak/>
        <w:t>Declaration</w:t>
      </w:r>
      <w:bookmarkEnd w:id="0"/>
      <w:bookmarkEnd w:id="1"/>
      <w:bookmarkEnd w:id="2"/>
    </w:p>
    <w:p w14:paraId="62486C05" w14:textId="77777777" w:rsidR="009B2DCB" w:rsidRDefault="009B2DCB" w:rsidP="00E62460">
      <w:pPr>
        <w:spacing w:line="276" w:lineRule="auto"/>
      </w:pPr>
    </w:p>
    <w:p w14:paraId="4101652C" w14:textId="77777777" w:rsidR="0047639A" w:rsidRDefault="0047639A" w:rsidP="00E62460">
      <w:pPr>
        <w:spacing w:line="276" w:lineRule="auto"/>
      </w:pPr>
    </w:p>
    <w:p w14:paraId="4B99056E" w14:textId="77777777" w:rsidR="0047639A" w:rsidRPr="009B2DCB" w:rsidRDefault="0047639A" w:rsidP="00E62460">
      <w:pPr>
        <w:spacing w:line="276" w:lineRule="auto"/>
      </w:pPr>
    </w:p>
    <w:p w14:paraId="23666E1B" w14:textId="4F81CA3F" w:rsidR="00640302" w:rsidRDefault="00640302" w:rsidP="00E62460">
      <w:pPr>
        <w:pStyle w:val="BodyA"/>
        <w:widowControl w:val="0"/>
        <w:tabs>
          <w:tab w:val="left" w:pos="2694"/>
        </w:tabs>
        <w:spacing w:line="276" w:lineRule="auto"/>
      </w:pPr>
      <w:r>
        <w:t xml:space="preserve">I hereby certify that this material, which I now submit for assessment on the program of study as part of </w:t>
      </w:r>
      <w:r w:rsidR="00827BA6">
        <w:rPr>
          <w:b/>
          <w:color w:val="FF0000"/>
        </w:rPr>
        <w:t>Computer Science &amp; Software Engineering</w:t>
      </w:r>
      <w:r w:rsidR="00FF343A" w:rsidRPr="002F5C85">
        <w:rPr>
          <w:color w:val="FF0000"/>
        </w:rPr>
        <w:t xml:space="preserve"> </w:t>
      </w:r>
      <w:r w:rsidR="00FF343A">
        <w:t>qualification</w:t>
      </w:r>
      <w:r>
        <w:t xml:space="preserve">, is </w:t>
      </w:r>
      <w:r>
        <w:rPr>
          <w:i/>
          <w:iCs/>
        </w:rPr>
        <w:t>entirely</w:t>
      </w:r>
      <w:r>
        <w:t xml:space="preserve"> my own work and has not been taken from the work of others - save and to the extent that such work has been cited and acknowledged within the text of my work. </w:t>
      </w:r>
    </w:p>
    <w:p w14:paraId="1299C43A" w14:textId="77777777" w:rsidR="00412AC8" w:rsidRDefault="00412AC8" w:rsidP="00E62460">
      <w:pPr>
        <w:pStyle w:val="BodyA"/>
        <w:widowControl w:val="0"/>
        <w:tabs>
          <w:tab w:val="left" w:pos="2694"/>
        </w:tabs>
        <w:spacing w:line="276" w:lineRule="auto"/>
      </w:pPr>
    </w:p>
    <w:p w14:paraId="4DDBEF00" w14:textId="77777777" w:rsidR="00412AC8" w:rsidRDefault="00412AC8" w:rsidP="00E62460">
      <w:pPr>
        <w:pStyle w:val="BodyA"/>
        <w:widowControl w:val="0"/>
        <w:tabs>
          <w:tab w:val="left" w:pos="2694"/>
        </w:tabs>
        <w:spacing w:line="276" w:lineRule="auto"/>
      </w:pPr>
    </w:p>
    <w:p w14:paraId="3461D779" w14:textId="77777777" w:rsidR="0047639A" w:rsidRDefault="0047639A" w:rsidP="00E62460">
      <w:pPr>
        <w:pStyle w:val="BodyA"/>
        <w:widowControl w:val="0"/>
        <w:tabs>
          <w:tab w:val="left" w:pos="2694"/>
        </w:tabs>
        <w:spacing w:line="276" w:lineRule="auto"/>
      </w:pPr>
    </w:p>
    <w:p w14:paraId="2D3A5D55" w14:textId="77777777" w:rsidR="00412AC8" w:rsidRDefault="00412AC8" w:rsidP="00E62460">
      <w:pPr>
        <w:pStyle w:val="BodyA"/>
        <w:widowControl w:val="0"/>
        <w:tabs>
          <w:tab w:val="left" w:pos="2694"/>
        </w:tabs>
        <w:spacing w:line="276" w:lineRule="auto"/>
      </w:pPr>
      <w:r>
        <w:t xml:space="preserve">I hereby acknowledge and accept that this thesis </w:t>
      </w:r>
      <w:r w:rsidR="0047639A">
        <w:t>may</w:t>
      </w:r>
      <w:r>
        <w:t xml:space="preserve"> be distributed to future final year students, as an example of the standard expected of final year projects.</w:t>
      </w:r>
    </w:p>
    <w:p w14:paraId="3CF2D8B6" w14:textId="77777777" w:rsidR="00412AC8" w:rsidRDefault="00412AC8" w:rsidP="00E62460">
      <w:pPr>
        <w:pStyle w:val="BodyA"/>
        <w:widowControl w:val="0"/>
        <w:tabs>
          <w:tab w:val="left" w:pos="2694"/>
        </w:tabs>
        <w:spacing w:line="276" w:lineRule="auto"/>
      </w:pPr>
    </w:p>
    <w:p w14:paraId="0FB78278" w14:textId="77777777" w:rsidR="00412AC8" w:rsidRDefault="00412AC8" w:rsidP="00E62460">
      <w:pPr>
        <w:pStyle w:val="BodyA"/>
        <w:widowControl w:val="0"/>
        <w:tabs>
          <w:tab w:val="left" w:pos="2694"/>
        </w:tabs>
        <w:spacing w:line="276" w:lineRule="auto"/>
      </w:pPr>
    </w:p>
    <w:p w14:paraId="1FC39945" w14:textId="77777777" w:rsidR="00640302" w:rsidRDefault="00640302" w:rsidP="00E62460">
      <w:pPr>
        <w:pStyle w:val="BodyA"/>
        <w:widowControl w:val="0"/>
        <w:tabs>
          <w:tab w:val="left" w:pos="2694"/>
        </w:tabs>
        <w:spacing w:line="276" w:lineRule="auto"/>
      </w:pPr>
    </w:p>
    <w:p w14:paraId="0562CB0E" w14:textId="77777777" w:rsidR="0047639A" w:rsidRDefault="0047639A" w:rsidP="00E62460">
      <w:pPr>
        <w:pStyle w:val="BodyA"/>
        <w:widowControl w:val="0"/>
        <w:tabs>
          <w:tab w:val="left" w:pos="2694"/>
        </w:tabs>
        <w:spacing w:line="276" w:lineRule="auto"/>
      </w:pPr>
    </w:p>
    <w:p w14:paraId="34CE0A41" w14:textId="77777777" w:rsidR="0047639A" w:rsidRDefault="0047639A" w:rsidP="00E62460">
      <w:pPr>
        <w:pStyle w:val="BodyA"/>
        <w:widowControl w:val="0"/>
        <w:tabs>
          <w:tab w:val="left" w:pos="2694"/>
        </w:tabs>
        <w:spacing w:line="276" w:lineRule="auto"/>
      </w:pPr>
    </w:p>
    <w:p w14:paraId="62EBF3C5" w14:textId="77777777" w:rsidR="0047639A" w:rsidRDefault="0047639A" w:rsidP="00E62460">
      <w:pPr>
        <w:pStyle w:val="BodyA"/>
        <w:widowControl w:val="0"/>
        <w:tabs>
          <w:tab w:val="left" w:pos="2694"/>
        </w:tabs>
        <w:spacing w:line="276" w:lineRule="auto"/>
      </w:pPr>
    </w:p>
    <w:p w14:paraId="39B84F9C" w14:textId="324E461F" w:rsidR="00E309FB" w:rsidRDefault="00F30A96" w:rsidP="00E62460">
      <w:pPr>
        <w:pStyle w:val="BodyA"/>
        <w:widowControl w:val="0"/>
        <w:tabs>
          <w:tab w:val="left" w:pos="2694"/>
        </w:tabs>
        <w:spacing w:line="276" w:lineRule="auto"/>
      </w:pPr>
      <w:r>
        <w:rPr>
          <w:noProof/>
        </w:rPr>
        <mc:AlternateContent>
          <mc:Choice Requires="wpi">
            <w:drawing>
              <wp:anchor distT="0" distB="0" distL="114300" distR="114300" simplePos="0" relativeHeight="251659264" behindDoc="0" locked="0" layoutInCell="1" allowOverlap="1" wp14:anchorId="321D3BED" wp14:editId="7EA59B93">
                <wp:simplePos x="0" y="0"/>
                <wp:positionH relativeFrom="column">
                  <wp:posOffset>535940</wp:posOffset>
                </wp:positionH>
                <wp:positionV relativeFrom="paragraph">
                  <wp:posOffset>-69215</wp:posOffset>
                </wp:positionV>
                <wp:extent cx="572135" cy="288925"/>
                <wp:effectExtent l="59690" t="62230" r="53975" b="48895"/>
                <wp:wrapNone/>
                <wp:docPr id="177604814" name="Ink 8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Ink">
                    <w14:contentPart bwMode="auto" r:id="rId13">
                      <w14:nvContentPartPr>
                        <w14:cNvContentPartPr>
                          <a14:cpLocks xmlns:a14="http://schemas.microsoft.com/office/drawing/2010/main" noRot="1" noChangeAspect="1" noEditPoints="1" noChangeArrowheads="1" noChangeShapeType="1"/>
                        </w14:cNvContentPartPr>
                      </w14:nvContentPartPr>
                      <w14:xfrm>
                        <a:off x="0" y="0"/>
                        <a:ext cx="572135" cy="288925"/>
                      </w14:xfrm>
                    </w14:contentPart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40FA8797"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nk 8" o:spid="_x0000_s1026" type="#_x0000_t75" style="position:absolute;margin-left:41.5pt;margin-top:-6.15pt;width:46.45pt;height:24.1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">
                <v:imagedata r:id="rId14" o:title=""/>
                <o:lock v:ext="edit" rotation="t" verticies="t" shapetype="t"/>
              </v:shape>
            </w:pict>
          </mc:Fallback>
        </mc:AlternateContent>
      </w:r>
      <w:r w:rsidR="00640302">
        <w:t xml:space="preserve">Signed:    </w:t>
      </w:r>
      <w:r w:rsidR="00640302">
        <w:tab/>
      </w:r>
      <w:r w:rsidR="00640302">
        <w:tab/>
      </w:r>
      <w:r w:rsidR="00640302">
        <w:tab/>
      </w:r>
      <w:r w:rsidR="00640302">
        <w:tab/>
        <w:t xml:space="preserve">Date:  </w:t>
      </w:r>
      <w:r w:rsidR="00827BA6">
        <w:t>09/11/2023</w:t>
      </w:r>
    </w:p>
    <w:p w14:paraId="6D98A12B" w14:textId="77777777" w:rsidR="00E309FB" w:rsidRDefault="00E309FB" w:rsidP="00E62460">
      <w:pPr>
        <w:spacing w:line="276" w:lineRule="auto"/>
        <w:rPr>
          <w:rFonts w:ascii="Times New Roman" w:eastAsia="Arial Unicode MS" w:hAnsi="Arial Unicode MS" w:cs="Arial Unicode MS"/>
          <w:color w:val="000000"/>
          <w:sz w:val="24"/>
          <w:szCs w:val="24"/>
          <w:u w:color="000000"/>
          <w:bdr w:val="nil"/>
          <w:lang w:val="en-US"/>
        </w:rPr>
      </w:pPr>
      <w:r>
        <w:br w:type="page"/>
      </w:r>
    </w:p>
    <w:p w14:paraId="79CCAD17" w14:textId="77777777" w:rsidR="00E309FB" w:rsidRPr="004848CB" w:rsidRDefault="00E309FB" w:rsidP="00E62460">
      <w:pPr>
        <w:pStyle w:val="Heading2"/>
        <w:spacing w:line="276" w:lineRule="auto"/>
        <w:jc w:val="left"/>
      </w:pPr>
      <w:bookmarkStart w:id="3" w:name="_Toc416701748"/>
      <w:bookmarkStart w:id="4" w:name="_Toc444517703"/>
      <w:bookmarkStart w:id="5" w:name="_Toc476122286"/>
      <w:r w:rsidRPr="004848CB">
        <w:lastRenderedPageBreak/>
        <w:t>Acknowledgements</w:t>
      </w:r>
      <w:bookmarkEnd w:id="3"/>
      <w:bookmarkEnd w:id="4"/>
      <w:bookmarkEnd w:id="5"/>
    </w:p>
    <w:p w14:paraId="2946DB82" w14:textId="77777777" w:rsidR="00E309FB" w:rsidRDefault="00E309FB" w:rsidP="00E62460">
      <w:pPr>
        <w:pStyle w:val="BodyA"/>
        <w:widowControl w:val="0"/>
        <w:tabs>
          <w:tab w:val="left" w:pos="2694"/>
        </w:tabs>
        <w:spacing w:line="276" w:lineRule="auto"/>
      </w:pPr>
    </w:p>
    <w:p w14:paraId="5997CC1D" w14:textId="77777777" w:rsidR="00640302" w:rsidRDefault="00AD6CA7" w:rsidP="00E62460">
      <w:pPr>
        <w:spacing w:line="276" w:lineRule="auto"/>
      </w:pPr>
      <w:r>
        <w:br w:type="page"/>
      </w:r>
    </w:p>
    <w:p w14:paraId="7CBFD60A" w14:textId="77777777" w:rsidR="00E309FB" w:rsidRPr="004848CB" w:rsidRDefault="00E309FB" w:rsidP="00E62460">
      <w:pPr>
        <w:pStyle w:val="Heading2"/>
        <w:spacing w:line="276" w:lineRule="auto"/>
        <w:jc w:val="left"/>
      </w:pPr>
      <w:bookmarkStart w:id="6" w:name="_Toc288812449"/>
      <w:bookmarkStart w:id="7" w:name="_Toc416701749"/>
      <w:bookmarkStart w:id="8" w:name="_Toc444517704"/>
      <w:bookmarkStart w:id="9" w:name="_Toc476122287"/>
      <w:r w:rsidRPr="004848CB">
        <w:lastRenderedPageBreak/>
        <w:t>Abstract</w:t>
      </w:r>
      <w:bookmarkEnd w:id="6"/>
      <w:bookmarkEnd w:id="7"/>
      <w:bookmarkEnd w:id="8"/>
      <w:bookmarkEnd w:id="9"/>
    </w:p>
    <w:p w14:paraId="340318D0" w14:textId="77777777" w:rsidR="00923DD6" w:rsidRPr="00923DD6" w:rsidRDefault="00923DD6" w:rsidP="00E62460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923DD6">
        <w:rPr>
          <w:rFonts w:ascii="Times New Roman" w:hAnsi="Times New Roman" w:cs="Times New Roman"/>
          <w:sz w:val="24"/>
          <w:szCs w:val="24"/>
        </w:rPr>
        <w:t>Style</w:t>
      </w:r>
    </w:p>
    <w:p w14:paraId="4021C759" w14:textId="77777777" w:rsidR="00923DD6" w:rsidRPr="00923DD6" w:rsidRDefault="00923DD6" w:rsidP="00E62460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923DD6">
        <w:rPr>
          <w:rFonts w:ascii="Times New Roman" w:hAnsi="Times New Roman" w:cs="Times New Roman"/>
          <w:sz w:val="24"/>
          <w:szCs w:val="24"/>
        </w:rPr>
        <w:t>The abstract should be a microcosm of the full report.</w:t>
      </w:r>
    </w:p>
    <w:p w14:paraId="2CF9A737" w14:textId="77777777" w:rsidR="00923DD6" w:rsidRPr="00923DD6" w:rsidRDefault="00923DD6" w:rsidP="00E62460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Pr="00923DD6">
        <w:rPr>
          <w:rFonts w:ascii="Times New Roman" w:hAnsi="Times New Roman" w:cs="Times New Roman"/>
          <w:sz w:val="24"/>
          <w:szCs w:val="24"/>
        </w:rPr>
        <w:t xml:space="preserve">he abstract must be self-contained, </w:t>
      </w:r>
      <w:r w:rsidRPr="00923DD6">
        <w:rPr>
          <w:rFonts w:ascii="Times New Roman" w:hAnsi="Times New Roman" w:cs="Times New Roman"/>
          <w:b/>
          <w:sz w:val="24"/>
          <w:szCs w:val="24"/>
          <w:u w:val="single"/>
        </w:rPr>
        <w:t>without</w:t>
      </w:r>
      <w:r>
        <w:rPr>
          <w:rFonts w:ascii="Times New Roman" w:hAnsi="Times New Roman" w:cs="Times New Roman"/>
          <w:sz w:val="24"/>
          <w:szCs w:val="24"/>
        </w:rPr>
        <w:t xml:space="preserve"> abbreviations, footnotes, </w:t>
      </w:r>
      <w:r w:rsidRPr="00923DD6">
        <w:rPr>
          <w:rFonts w:ascii="Times New Roman" w:hAnsi="Times New Roman" w:cs="Times New Roman"/>
          <w:sz w:val="24"/>
          <w:szCs w:val="24"/>
        </w:rPr>
        <w:t>or references.</w:t>
      </w:r>
    </w:p>
    <w:p w14:paraId="4A1ECDD8" w14:textId="77777777" w:rsidR="00923DD6" w:rsidRPr="00923DD6" w:rsidRDefault="00923DD6" w:rsidP="00E62460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923DD6">
        <w:rPr>
          <w:rFonts w:ascii="Times New Roman" w:hAnsi="Times New Roman" w:cs="Times New Roman"/>
          <w:sz w:val="24"/>
          <w:szCs w:val="24"/>
        </w:rPr>
        <w:t>The abstract must be between 150-250 words.</w:t>
      </w:r>
    </w:p>
    <w:p w14:paraId="14BA0D69" w14:textId="77777777" w:rsidR="00923DD6" w:rsidRPr="00923DD6" w:rsidRDefault="00923DD6" w:rsidP="00E62460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923DD6">
        <w:rPr>
          <w:rFonts w:ascii="Times New Roman" w:hAnsi="Times New Roman" w:cs="Times New Roman"/>
          <w:sz w:val="24"/>
          <w:szCs w:val="24"/>
        </w:rPr>
        <w:t>The abstract must be written as one pa</w:t>
      </w:r>
      <w:r>
        <w:rPr>
          <w:rFonts w:ascii="Times New Roman" w:hAnsi="Times New Roman" w:cs="Times New Roman"/>
          <w:sz w:val="24"/>
          <w:szCs w:val="24"/>
        </w:rPr>
        <w:t xml:space="preserve">ragraph, and </w:t>
      </w:r>
      <w:r w:rsidRPr="00923DD6">
        <w:rPr>
          <w:rFonts w:ascii="Times New Roman" w:hAnsi="Times New Roman" w:cs="Times New Roman"/>
          <w:b/>
          <w:sz w:val="24"/>
          <w:szCs w:val="24"/>
          <w:u w:val="single"/>
        </w:rPr>
        <w:t>should not</w:t>
      </w:r>
      <w:r>
        <w:rPr>
          <w:rFonts w:ascii="Times New Roman" w:hAnsi="Times New Roman" w:cs="Times New Roman"/>
          <w:sz w:val="24"/>
          <w:szCs w:val="24"/>
        </w:rPr>
        <w:t xml:space="preserve"> contain </w:t>
      </w:r>
      <w:r w:rsidR="00BA2A70">
        <w:rPr>
          <w:rFonts w:ascii="Times New Roman" w:hAnsi="Times New Roman" w:cs="Times New Roman"/>
          <w:sz w:val="24"/>
          <w:szCs w:val="24"/>
        </w:rPr>
        <w:t xml:space="preserve">displayed </w:t>
      </w:r>
      <w:r w:rsidRPr="00923DD6">
        <w:rPr>
          <w:rFonts w:ascii="Times New Roman" w:hAnsi="Times New Roman" w:cs="Times New Roman"/>
          <w:sz w:val="24"/>
          <w:szCs w:val="24"/>
        </w:rPr>
        <w:t>mathematical equations or tabular material.</w:t>
      </w:r>
    </w:p>
    <w:p w14:paraId="24FAD69F" w14:textId="77777777" w:rsidR="00923DD6" w:rsidRDefault="00923DD6" w:rsidP="00E62460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923DD6">
        <w:rPr>
          <w:rFonts w:ascii="Times New Roman" w:hAnsi="Times New Roman" w:cs="Times New Roman"/>
          <w:sz w:val="24"/>
          <w:szCs w:val="24"/>
        </w:rPr>
        <w:t>The abstract should include three or four</w:t>
      </w:r>
      <w:r>
        <w:rPr>
          <w:rFonts w:ascii="Times New Roman" w:hAnsi="Times New Roman" w:cs="Times New Roman"/>
          <w:sz w:val="24"/>
          <w:szCs w:val="24"/>
        </w:rPr>
        <w:t xml:space="preserve"> different keywords or phrases, </w:t>
      </w:r>
      <w:r w:rsidRPr="00923DD6">
        <w:rPr>
          <w:rFonts w:ascii="Times New Roman" w:hAnsi="Times New Roman" w:cs="Times New Roman"/>
          <w:sz w:val="24"/>
          <w:szCs w:val="24"/>
        </w:rPr>
        <w:t>as thi</w:t>
      </w:r>
      <w:r>
        <w:rPr>
          <w:rFonts w:ascii="Times New Roman" w:hAnsi="Times New Roman" w:cs="Times New Roman"/>
          <w:sz w:val="24"/>
          <w:szCs w:val="24"/>
        </w:rPr>
        <w:t>s will help readers to find it.</w:t>
      </w:r>
    </w:p>
    <w:p w14:paraId="5F2382CF" w14:textId="77777777" w:rsidR="00923DD6" w:rsidRPr="00923DD6" w:rsidRDefault="00923DD6" w:rsidP="00E62460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923DD6">
        <w:rPr>
          <w:rFonts w:ascii="Times New Roman" w:hAnsi="Times New Roman" w:cs="Times New Roman"/>
          <w:sz w:val="24"/>
          <w:szCs w:val="24"/>
        </w:rPr>
        <w:t>Ensure that your abstract reads well and is grammatically correct</w:t>
      </w:r>
      <w:r w:rsidR="00BA2A70">
        <w:rPr>
          <w:rFonts w:ascii="Times New Roman" w:hAnsi="Times New Roman" w:cs="Times New Roman"/>
          <w:sz w:val="24"/>
          <w:szCs w:val="24"/>
        </w:rPr>
        <w:t>.</w:t>
      </w:r>
      <w:r>
        <w:br w:type="page"/>
      </w:r>
    </w:p>
    <w:p w14:paraId="110FFD37" w14:textId="77777777" w:rsidR="00C31E16" w:rsidRDefault="00C31E16" w:rsidP="00E62460">
      <w:pPr>
        <w:spacing w:line="276" w:lineRule="auto"/>
        <w:rPr>
          <w:rFonts w:ascii="Times New Roman" w:eastAsia="Arial Unicode MS" w:hAnsi="Arial Unicode MS" w:cs="Arial Unicode MS"/>
          <w:color w:val="000000"/>
          <w:sz w:val="24"/>
          <w:szCs w:val="24"/>
          <w:u w:color="000000"/>
          <w:bdr w:val="nil"/>
          <w:lang w:val="en-US"/>
        </w:rPr>
      </w:pPr>
    </w:p>
    <w:p w14:paraId="6B699379" w14:textId="77777777" w:rsidR="00E309FB" w:rsidRDefault="00E309FB" w:rsidP="00E62460">
      <w:pPr>
        <w:pStyle w:val="BodyA"/>
        <w:widowControl w:val="0"/>
        <w:tabs>
          <w:tab w:val="left" w:pos="2694"/>
        </w:tabs>
        <w:spacing w:line="276" w:lineRule="auto"/>
      </w:pPr>
    </w:p>
    <w:p w14:paraId="2650E3BD" w14:textId="77777777" w:rsidR="003E55F3" w:rsidRPr="007066DE" w:rsidRDefault="007066DE" w:rsidP="00E62460">
      <w:pPr>
        <w:pStyle w:val="Heading2"/>
        <w:spacing w:line="276" w:lineRule="auto"/>
        <w:jc w:val="left"/>
      </w:pPr>
      <w:bookmarkStart w:id="10" w:name="_Toc444517705"/>
      <w:bookmarkStart w:id="11" w:name="_Toc476122288"/>
      <w:r w:rsidRPr="007066DE">
        <w:t>List of Figures</w:t>
      </w:r>
      <w:bookmarkEnd w:id="10"/>
      <w:bookmarkEnd w:id="11"/>
    </w:p>
    <w:p w14:paraId="3FE9F23F" w14:textId="77777777" w:rsidR="00C31E16" w:rsidRDefault="00C31E16" w:rsidP="00E62460">
      <w:pPr>
        <w:spacing w:line="276" w:lineRule="auto"/>
      </w:pPr>
    </w:p>
    <w:p w14:paraId="6CA6DC2F" w14:textId="77777777" w:rsidR="00327B57" w:rsidRDefault="00DF39E7" w:rsidP="00E62460">
      <w:pPr>
        <w:pStyle w:val="TableofFigures"/>
        <w:tabs>
          <w:tab w:val="left" w:pos="1320"/>
          <w:tab w:val="right" w:leader="dot" w:pos="9016"/>
        </w:tabs>
        <w:spacing w:line="276" w:lineRule="auto"/>
        <w:rPr>
          <w:rFonts w:eastAsiaTheme="minorEastAsia"/>
          <w:noProof/>
          <w:sz w:val="22"/>
          <w:lang w:eastAsia="en-IE"/>
        </w:rPr>
      </w:pPr>
      <w:r>
        <w:fldChar w:fldCharType="begin"/>
      </w:r>
      <w:r>
        <w:instrText xml:space="preserve"> TOC \h \z \c "Figure" </w:instrText>
      </w:r>
      <w:r>
        <w:fldChar w:fldCharType="separate"/>
      </w:r>
      <w:hyperlink w:anchor="_Toc445718606" w:history="1">
        <w:r w:rsidR="00327B57" w:rsidRPr="00411E50">
          <w:rPr>
            <w:rStyle w:val="Hyperlink"/>
            <w:rFonts w:ascii="Times New Roman" w:hAnsi="Times New Roman" w:cs="Times New Roman"/>
            <w:noProof/>
          </w:rPr>
          <w:t>Figure 3</w:t>
        </w:r>
        <w:r w:rsidR="00327B57" w:rsidRPr="00411E50">
          <w:rPr>
            <w:rStyle w:val="Hyperlink"/>
            <w:rFonts w:ascii="Times New Roman" w:hAnsi="Times New Roman" w:cs="Times New Roman"/>
            <w:noProof/>
          </w:rPr>
          <w:noBreakHyphen/>
          <w:t>1</w:t>
        </w:r>
        <w:r w:rsidR="00327B57">
          <w:rPr>
            <w:rFonts w:eastAsiaTheme="minorEastAsia"/>
            <w:noProof/>
            <w:sz w:val="22"/>
            <w:lang w:eastAsia="en-IE"/>
          </w:rPr>
          <w:tab/>
        </w:r>
        <w:r w:rsidR="00327B57" w:rsidRPr="00411E50">
          <w:rPr>
            <w:rStyle w:val="Hyperlink"/>
            <w:rFonts w:ascii="Times New Roman" w:hAnsi="Times New Roman" w:cs="Times New Roman"/>
            <w:noProof/>
          </w:rPr>
          <w:t>UML class diagram overview for this project.</w:t>
        </w:r>
        <w:r w:rsidR="00327B57">
          <w:rPr>
            <w:noProof/>
            <w:webHidden/>
          </w:rPr>
          <w:tab/>
        </w:r>
        <w:r w:rsidR="00327B57">
          <w:rPr>
            <w:noProof/>
            <w:webHidden/>
          </w:rPr>
          <w:fldChar w:fldCharType="begin"/>
        </w:r>
        <w:r w:rsidR="00327B57">
          <w:rPr>
            <w:noProof/>
            <w:webHidden/>
          </w:rPr>
          <w:instrText xml:space="preserve"> PAGEREF _Toc445718606 \h </w:instrText>
        </w:r>
        <w:r w:rsidR="00327B57">
          <w:rPr>
            <w:noProof/>
            <w:webHidden/>
          </w:rPr>
        </w:r>
        <w:r w:rsidR="00327B57">
          <w:rPr>
            <w:noProof/>
            <w:webHidden/>
          </w:rPr>
          <w:fldChar w:fldCharType="separate"/>
        </w:r>
        <w:r w:rsidR="00327B57">
          <w:rPr>
            <w:noProof/>
            <w:webHidden/>
          </w:rPr>
          <w:t>4</w:t>
        </w:r>
        <w:r w:rsidR="00327B57">
          <w:rPr>
            <w:noProof/>
            <w:webHidden/>
          </w:rPr>
          <w:fldChar w:fldCharType="end"/>
        </w:r>
      </w:hyperlink>
    </w:p>
    <w:p w14:paraId="1F72F646" w14:textId="77777777" w:rsidR="00DF39E7" w:rsidRDefault="00DF39E7" w:rsidP="00E62460">
      <w:pPr>
        <w:spacing w:line="276" w:lineRule="auto"/>
      </w:pPr>
      <w:r>
        <w:fldChar w:fldCharType="end"/>
      </w:r>
    </w:p>
    <w:p w14:paraId="08CE6F91" w14:textId="77777777" w:rsidR="00DF39E7" w:rsidRDefault="00DF39E7" w:rsidP="00E62460">
      <w:pPr>
        <w:spacing w:line="276" w:lineRule="auto"/>
      </w:pPr>
    </w:p>
    <w:p w14:paraId="50698E80" w14:textId="77777777" w:rsidR="007066DE" w:rsidRDefault="007066DE" w:rsidP="00E62460">
      <w:pPr>
        <w:pStyle w:val="Heading2"/>
        <w:spacing w:line="276" w:lineRule="auto"/>
        <w:jc w:val="left"/>
      </w:pPr>
      <w:bookmarkStart w:id="12" w:name="_Toc444517706"/>
      <w:bookmarkStart w:id="13" w:name="_Toc476122289"/>
      <w:r w:rsidRPr="007066DE">
        <w:t>List of Tables</w:t>
      </w:r>
      <w:bookmarkEnd w:id="12"/>
      <w:bookmarkEnd w:id="13"/>
    </w:p>
    <w:p w14:paraId="61CDCEAD" w14:textId="77777777" w:rsidR="00E1411B" w:rsidRPr="007066DE" w:rsidRDefault="00E1411B" w:rsidP="00E62460">
      <w:pPr>
        <w:spacing w:line="276" w:lineRule="auto"/>
        <w:rPr>
          <w:rFonts w:ascii="Times New Roman" w:hAnsi="Times New Roman" w:cs="Times New Roman"/>
          <w:sz w:val="32"/>
          <w:szCs w:val="32"/>
        </w:rPr>
      </w:pPr>
    </w:p>
    <w:p w14:paraId="37FD424B" w14:textId="77777777" w:rsidR="00B56339" w:rsidRDefault="00672F65" w:rsidP="00E62460">
      <w:pPr>
        <w:pStyle w:val="TableofFigures"/>
        <w:tabs>
          <w:tab w:val="left" w:pos="1320"/>
          <w:tab w:val="right" w:leader="dot" w:pos="9016"/>
        </w:tabs>
        <w:spacing w:line="276" w:lineRule="auto"/>
        <w:rPr>
          <w:rFonts w:eastAsiaTheme="minorEastAsia"/>
          <w:noProof/>
          <w:sz w:val="22"/>
          <w:lang w:eastAsia="en-IE"/>
        </w:rPr>
      </w:pPr>
      <w:r>
        <w:fldChar w:fldCharType="begin"/>
      </w:r>
      <w:r>
        <w:instrText xml:space="preserve"> TOC \h \z \c "Table" </w:instrText>
      </w:r>
      <w:r>
        <w:fldChar w:fldCharType="separate"/>
      </w:r>
      <w:hyperlink w:anchor="_Toc445714278" w:history="1">
        <w:r w:rsidR="00B56339" w:rsidRPr="00BF210D">
          <w:rPr>
            <w:rStyle w:val="Hyperlink"/>
            <w:rFonts w:ascii="Times New Roman" w:hAnsi="Times New Roman" w:cs="Times New Roman"/>
            <w:noProof/>
          </w:rPr>
          <w:t>Table 2</w:t>
        </w:r>
        <w:r w:rsidR="00B56339" w:rsidRPr="00BF210D">
          <w:rPr>
            <w:rStyle w:val="Hyperlink"/>
            <w:rFonts w:ascii="Times New Roman" w:hAnsi="Times New Roman" w:cs="Times New Roman"/>
            <w:noProof/>
          </w:rPr>
          <w:noBreakHyphen/>
          <w:t>1</w:t>
        </w:r>
        <w:r w:rsidR="00B56339">
          <w:rPr>
            <w:rFonts w:eastAsiaTheme="minorEastAsia"/>
            <w:noProof/>
            <w:sz w:val="22"/>
            <w:lang w:eastAsia="en-IE"/>
          </w:rPr>
          <w:tab/>
        </w:r>
        <w:r w:rsidR="00B56339" w:rsidRPr="00BF210D">
          <w:rPr>
            <w:rStyle w:val="Hyperlink"/>
            <w:rFonts w:ascii="Times New Roman" w:hAnsi="Times New Roman" w:cs="Times New Roman"/>
            <w:noProof/>
          </w:rPr>
          <w:t>Table of interest: Aspect of your implementation</w:t>
        </w:r>
        <w:r w:rsidR="00B56339">
          <w:rPr>
            <w:noProof/>
            <w:webHidden/>
          </w:rPr>
          <w:tab/>
        </w:r>
        <w:r w:rsidR="00B56339">
          <w:rPr>
            <w:noProof/>
            <w:webHidden/>
          </w:rPr>
          <w:fldChar w:fldCharType="begin"/>
        </w:r>
        <w:r w:rsidR="00B56339">
          <w:rPr>
            <w:noProof/>
            <w:webHidden/>
          </w:rPr>
          <w:instrText xml:space="preserve"> PAGEREF _Toc445714278 \h </w:instrText>
        </w:r>
        <w:r w:rsidR="00B56339">
          <w:rPr>
            <w:noProof/>
            <w:webHidden/>
          </w:rPr>
        </w:r>
        <w:r w:rsidR="00B56339">
          <w:rPr>
            <w:noProof/>
            <w:webHidden/>
          </w:rPr>
          <w:fldChar w:fldCharType="separate"/>
        </w:r>
        <w:r w:rsidR="00B56339">
          <w:rPr>
            <w:noProof/>
            <w:webHidden/>
          </w:rPr>
          <w:t>2</w:t>
        </w:r>
        <w:r w:rsidR="00B56339">
          <w:rPr>
            <w:noProof/>
            <w:webHidden/>
          </w:rPr>
          <w:fldChar w:fldCharType="end"/>
        </w:r>
      </w:hyperlink>
    </w:p>
    <w:p w14:paraId="134F1216" w14:textId="77777777" w:rsidR="00B56339" w:rsidRDefault="009B7553" w:rsidP="00E62460">
      <w:pPr>
        <w:pStyle w:val="TableofFigures"/>
        <w:tabs>
          <w:tab w:val="left" w:pos="1320"/>
          <w:tab w:val="right" w:leader="dot" w:pos="9016"/>
        </w:tabs>
        <w:spacing w:line="276" w:lineRule="auto"/>
        <w:rPr>
          <w:rFonts w:eastAsiaTheme="minorEastAsia"/>
          <w:noProof/>
          <w:sz w:val="22"/>
          <w:lang w:eastAsia="en-IE"/>
        </w:rPr>
      </w:pPr>
      <w:hyperlink w:anchor="_Toc445714279" w:history="1">
        <w:r w:rsidR="00B56339" w:rsidRPr="00BF210D">
          <w:rPr>
            <w:rStyle w:val="Hyperlink"/>
            <w:rFonts w:ascii="Times New Roman" w:hAnsi="Times New Roman" w:cs="Times New Roman"/>
            <w:noProof/>
          </w:rPr>
          <w:t>Table 2</w:t>
        </w:r>
        <w:r w:rsidR="00B56339" w:rsidRPr="00BF210D">
          <w:rPr>
            <w:rStyle w:val="Hyperlink"/>
            <w:rFonts w:ascii="Times New Roman" w:hAnsi="Times New Roman" w:cs="Times New Roman"/>
            <w:noProof/>
          </w:rPr>
          <w:noBreakHyphen/>
          <w:t>2</w:t>
        </w:r>
        <w:r w:rsidR="00B56339">
          <w:rPr>
            <w:rFonts w:eastAsiaTheme="minorEastAsia"/>
            <w:noProof/>
            <w:sz w:val="22"/>
            <w:lang w:eastAsia="en-IE"/>
          </w:rPr>
          <w:tab/>
        </w:r>
        <w:r w:rsidR="00B56339" w:rsidRPr="00BF210D">
          <w:rPr>
            <w:rStyle w:val="Hyperlink"/>
            <w:rFonts w:ascii="Times New Roman" w:hAnsi="Times New Roman" w:cs="Times New Roman"/>
            <w:noProof/>
          </w:rPr>
          <w:t xml:space="preserve"> Data sources used in your implementation</w:t>
        </w:r>
        <w:r w:rsidR="00B56339">
          <w:rPr>
            <w:noProof/>
            <w:webHidden/>
          </w:rPr>
          <w:tab/>
        </w:r>
        <w:r w:rsidR="00B56339">
          <w:rPr>
            <w:noProof/>
            <w:webHidden/>
          </w:rPr>
          <w:fldChar w:fldCharType="begin"/>
        </w:r>
        <w:r w:rsidR="00B56339">
          <w:rPr>
            <w:noProof/>
            <w:webHidden/>
          </w:rPr>
          <w:instrText xml:space="preserve"> PAGEREF _Toc445714279 \h </w:instrText>
        </w:r>
        <w:r w:rsidR="00B56339">
          <w:rPr>
            <w:noProof/>
            <w:webHidden/>
          </w:rPr>
        </w:r>
        <w:r w:rsidR="00B56339">
          <w:rPr>
            <w:noProof/>
            <w:webHidden/>
          </w:rPr>
          <w:fldChar w:fldCharType="separate"/>
        </w:r>
        <w:r w:rsidR="00B56339">
          <w:rPr>
            <w:noProof/>
            <w:webHidden/>
          </w:rPr>
          <w:t>2</w:t>
        </w:r>
        <w:r w:rsidR="00B56339">
          <w:rPr>
            <w:noProof/>
            <w:webHidden/>
          </w:rPr>
          <w:fldChar w:fldCharType="end"/>
        </w:r>
      </w:hyperlink>
    </w:p>
    <w:p w14:paraId="6BB9E253" w14:textId="77777777" w:rsidR="00DF39E7" w:rsidRDefault="00672F65" w:rsidP="00E62460">
      <w:pPr>
        <w:spacing w:line="276" w:lineRule="auto"/>
      </w:pPr>
      <w:r>
        <w:rPr>
          <w:b/>
          <w:bCs/>
          <w:noProof/>
          <w:lang w:val="en-US"/>
        </w:rPr>
        <w:fldChar w:fldCharType="end"/>
      </w:r>
    </w:p>
    <w:p w14:paraId="23DE523C" w14:textId="77777777" w:rsidR="00661E00" w:rsidRDefault="00661E00" w:rsidP="00E62460">
      <w:pPr>
        <w:spacing w:line="276" w:lineRule="auto"/>
        <w:sectPr w:rsidR="00661E00" w:rsidSect="00C526B1">
          <w:headerReference w:type="default" r:id="rId15"/>
          <w:footerReference w:type="default" r:id="rId16"/>
          <w:pgSz w:w="11906" w:h="16838"/>
          <w:pgMar w:top="1440" w:right="1440" w:bottom="1440" w:left="1440" w:header="709" w:footer="709" w:gutter="0"/>
          <w:pgNumType w:fmt="lowerRoman" w:start="1" w:chapStyle="1"/>
          <w:cols w:space="708"/>
          <w:docGrid w:linePitch="360"/>
        </w:sectPr>
      </w:pPr>
    </w:p>
    <w:p w14:paraId="031AF084" w14:textId="77777777" w:rsidR="00661E00" w:rsidRPr="00F90A1F" w:rsidRDefault="00BC7986" w:rsidP="00E62460">
      <w:pPr>
        <w:pStyle w:val="Heading1"/>
        <w:spacing w:line="276" w:lineRule="auto"/>
        <w:rPr>
          <w:rFonts w:ascii="Times New Roman" w:hAnsi="Times New Roman" w:cs="Times New Roman"/>
          <w:b/>
          <w:color w:val="000000" w:themeColor="text1"/>
          <w:sz w:val="40"/>
          <w:szCs w:val="40"/>
        </w:rPr>
      </w:pPr>
      <w:bookmarkStart w:id="14" w:name="_Toc476122290"/>
      <w:bookmarkStart w:id="15" w:name="_Toc444517707"/>
      <w:r w:rsidRPr="00F90A1F">
        <w:rPr>
          <w:rFonts w:ascii="Times New Roman" w:hAnsi="Times New Roman" w:cs="Times New Roman"/>
          <w:b/>
          <w:color w:val="000000" w:themeColor="text1"/>
          <w:sz w:val="40"/>
          <w:szCs w:val="40"/>
        </w:rPr>
        <w:lastRenderedPageBreak/>
        <w:t xml:space="preserve">Chapter one: </w:t>
      </w:r>
      <w:r w:rsidR="002502A5">
        <w:rPr>
          <w:rFonts w:ascii="Times New Roman" w:hAnsi="Times New Roman" w:cs="Times New Roman"/>
          <w:b/>
          <w:color w:val="000000" w:themeColor="text1"/>
          <w:sz w:val="40"/>
          <w:szCs w:val="40"/>
        </w:rPr>
        <w:t>Introduction</w:t>
      </w:r>
      <w:bookmarkEnd w:id="14"/>
      <w:r w:rsidRPr="00F90A1F">
        <w:rPr>
          <w:rFonts w:ascii="Times New Roman" w:hAnsi="Times New Roman" w:cs="Times New Roman"/>
          <w:b/>
          <w:color w:val="000000" w:themeColor="text1"/>
          <w:sz w:val="40"/>
          <w:szCs w:val="40"/>
        </w:rPr>
        <w:t xml:space="preserve"> </w:t>
      </w:r>
      <w:bookmarkEnd w:id="15"/>
    </w:p>
    <w:p w14:paraId="52E56223" w14:textId="77777777" w:rsidR="0084031A" w:rsidRDefault="0084031A" w:rsidP="00E62460">
      <w:pPr>
        <w:spacing w:line="276" w:lineRule="auto"/>
        <w:rPr>
          <w:rFonts w:ascii="Times New Roman" w:hAnsi="Times New Roman" w:cs="Times New Roman"/>
          <w:sz w:val="40"/>
          <w:szCs w:val="40"/>
        </w:rPr>
      </w:pPr>
    </w:p>
    <w:p w14:paraId="08423271" w14:textId="77777777" w:rsidR="000D04C1" w:rsidRDefault="000D04C1" w:rsidP="00E62460">
      <w:pPr>
        <w:pStyle w:val="Heading2"/>
        <w:spacing w:line="276" w:lineRule="auto"/>
        <w:jc w:val="left"/>
      </w:pPr>
      <w:bookmarkStart w:id="16" w:name="_Toc444517708"/>
      <w:bookmarkStart w:id="17" w:name="_Toc476122291"/>
      <w:r w:rsidRPr="000D04C1">
        <w:t>Summary</w:t>
      </w:r>
      <w:bookmarkEnd w:id="16"/>
      <w:bookmarkEnd w:id="17"/>
    </w:p>
    <w:p w14:paraId="4B5330C1" w14:textId="5D32CAFC" w:rsidR="000D04C1" w:rsidRPr="000D04C1" w:rsidRDefault="00886F8A" w:rsidP="00E62460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hapter 1</w:t>
      </w:r>
      <w:r w:rsidR="002502A5">
        <w:rPr>
          <w:rFonts w:ascii="Times New Roman" w:hAnsi="Times New Roman" w:cs="Times New Roman"/>
          <w:sz w:val="24"/>
          <w:szCs w:val="24"/>
        </w:rPr>
        <w:t xml:space="preserve"> describe</w:t>
      </w:r>
      <w:r w:rsidR="006D13B5">
        <w:rPr>
          <w:rFonts w:ascii="Times New Roman" w:hAnsi="Times New Roman" w:cs="Times New Roman"/>
          <w:sz w:val="24"/>
          <w:szCs w:val="24"/>
        </w:rPr>
        <w:t>s my</w:t>
      </w:r>
      <w:r w:rsidR="006D13B5" w:rsidRPr="006D13B5">
        <w:rPr>
          <w:rFonts w:ascii="Times New Roman" w:hAnsi="Times New Roman" w:cs="Times New Roman"/>
          <w:sz w:val="24"/>
          <w:szCs w:val="24"/>
        </w:rPr>
        <w:t xml:space="preserve"> "TravelPal" project, a Spring Boot application designed to facilitate travel planning. It outlines the initial inspiration</w:t>
      </w:r>
      <w:r w:rsidR="002843C8">
        <w:rPr>
          <w:rFonts w:ascii="Times New Roman" w:hAnsi="Times New Roman" w:cs="Times New Roman"/>
          <w:sz w:val="24"/>
          <w:szCs w:val="24"/>
        </w:rPr>
        <w:t xml:space="preserve"> and</w:t>
      </w:r>
      <w:r w:rsidR="006D13B5" w:rsidRPr="006D13B5">
        <w:rPr>
          <w:rFonts w:ascii="Times New Roman" w:hAnsi="Times New Roman" w:cs="Times New Roman"/>
          <w:sz w:val="24"/>
          <w:szCs w:val="24"/>
        </w:rPr>
        <w:t xml:space="preserve"> motivation behind the project, the problem statement it aims to address, the approach taken to develop the application</w:t>
      </w:r>
      <w:r w:rsidR="004555C4">
        <w:rPr>
          <w:rFonts w:ascii="Times New Roman" w:hAnsi="Times New Roman" w:cs="Times New Roman"/>
          <w:sz w:val="24"/>
          <w:szCs w:val="24"/>
        </w:rPr>
        <w:t xml:space="preserve"> and</w:t>
      </w:r>
      <w:r w:rsidR="006D13B5" w:rsidRPr="006D13B5">
        <w:rPr>
          <w:rFonts w:ascii="Times New Roman" w:hAnsi="Times New Roman" w:cs="Times New Roman"/>
          <w:sz w:val="24"/>
          <w:szCs w:val="24"/>
        </w:rPr>
        <w:t xml:space="preserve"> the </w:t>
      </w:r>
      <w:r w:rsidR="004555C4">
        <w:rPr>
          <w:rFonts w:ascii="Times New Roman" w:hAnsi="Times New Roman" w:cs="Times New Roman"/>
          <w:sz w:val="24"/>
          <w:szCs w:val="24"/>
        </w:rPr>
        <w:t>requirements</w:t>
      </w:r>
      <w:r w:rsidR="006D13B5" w:rsidRPr="006D13B5">
        <w:rPr>
          <w:rFonts w:ascii="Times New Roman" w:hAnsi="Times New Roman" w:cs="Times New Roman"/>
          <w:sz w:val="24"/>
          <w:szCs w:val="24"/>
        </w:rPr>
        <w:t xml:space="preserve"> for success</w:t>
      </w:r>
      <w:r w:rsidR="006D13B5">
        <w:rPr>
          <w:rFonts w:ascii="Times New Roman" w:hAnsi="Times New Roman" w:cs="Times New Roman"/>
          <w:sz w:val="24"/>
          <w:szCs w:val="24"/>
        </w:rPr>
        <w:t>.</w:t>
      </w:r>
    </w:p>
    <w:p w14:paraId="07547A01" w14:textId="77777777" w:rsidR="000D04C1" w:rsidRPr="000D04C1" w:rsidRDefault="000D04C1" w:rsidP="00E62460">
      <w:pPr>
        <w:spacing w:line="276" w:lineRule="auto"/>
      </w:pPr>
    </w:p>
    <w:p w14:paraId="1353F5F8" w14:textId="5F1FBB66" w:rsidR="006122E0" w:rsidRPr="006122E0" w:rsidRDefault="00096DB7" w:rsidP="00E62460">
      <w:pPr>
        <w:pStyle w:val="Heading2"/>
        <w:spacing w:line="276" w:lineRule="auto"/>
        <w:jc w:val="left"/>
      </w:pPr>
      <w:bookmarkStart w:id="18" w:name="_Toc476122292"/>
      <w:bookmarkStart w:id="19" w:name="_Toc444517709"/>
      <w:r>
        <w:t>1.1</w:t>
      </w:r>
      <w:r>
        <w:tab/>
      </w:r>
      <w:bookmarkEnd w:id="19"/>
      <w:r w:rsidR="001A2A72">
        <w:t>Topic addressed in this project</w:t>
      </w:r>
      <w:bookmarkEnd w:id="18"/>
    </w:p>
    <w:p w14:paraId="59B757BB" w14:textId="51ABD0CF" w:rsidR="006122E0" w:rsidRDefault="006122E0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  <w:r w:rsidRPr="006122E0">
        <w:rPr>
          <w:rFonts w:ascii="Times New Roman" w:hAnsi="Times New Roman" w:cs="Times New Roman"/>
          <w:color w:val="00000A"/>
          <w:sz w:val="24"/>
          <w:szCs w:val="24"/>
        </w:rPr>
        <w:t xml:space="preserve">TravelPal is </w:t>
      </w:r>
      <w:r>
        <w:rPr>
          <w:rFonts w:ascii="Times New Roman" w:hAnsi="Times New Roman" w:cs="Times New Roman"/>
          <w:color w:val="00000A"/>
          <w:sz w:val="24"/>
          <w:szCs w:val="24"/>
        </w:rPr>
        <w:t>a simple</w:t>
      </w:r>
      <w:r w:rsidRPr="006122E0">
        <w:rPr>
          <w:rFonts w:ascii="Times New Roman" w:hAnsi="Times New Roman" w:cs="Times New Roman"/>
          <w:color w:val="00000A"/>
          <w:sz w:val="24"/>
          <w:szCs w:val="24"/>
        </w:rPr>
        <w:t xml:space="preserve"> user-friendly travel itinerary planner.</w:t>
      </w:r>
    </w:p>
    <w:p w14:paraId="6CA9620F" w14:textId="77777777" w:rsidR="00EE6CCA" w:rsidRDefault="006122E0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  <w:r>
        <w:rPr>
          <w:rFonts w:ascii="Times New Roman" w:hAnsi="Times New Roman" w:cs="Times New Roman"/>
          <w:color w:val="00000A"/>
          <w:sz w:val="24"/>
          <w:szCs w:val="24"/>
        </w:rPr>
        <w:t xml:space="preserve">The </w:t>
      </w:r>
      <w:r w:rsidR="004555C4" w:rsidRPr="004555C4">
        <w:rPr>
          <w:rFonts w:ascii="Times New Roman" w:hAnsi="Times New Roman" w:cs="Times New Roman"/>
          <w:color w:val="00000A"/>
          <w:sz w:val="24"/>
          <w:szCs w:val="24"/>
        </w:rPr>
        <w:t xml:space="preserve">project focuses on developing </w:t>
      </w:r>
      <w:r>
        <w:rPr>
          <w:rFonts w:ascii="Times New Roman" w:hAnsi="Times New Roman" w:cs="Times New Roman"/>
          <w:color w:val="00000A"/>
          <w:sz w:val="24"/>
          <w:szCs w:val="24"/>
        </w:rPr>
        <w:t>an</w:t>
      </w:r>
      <w:r w:rsidR="004555C4" w:rsidRPr="004555C4">
        <w:rPr>
          <w:rFonts w:ascii="Times New Roman" w:hAnsi="Times New Roman" w:cs="Times New Roman"/>
          <w:color w:val="00000A"/>
          <w:sz w:val="24"/>
          <w:szCs w:val="24"/>
        </w:rPr>
        <w:t xml:space="preserve"> application that assists users in 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creating and </w:t>
      </w:r>
      <w:r w:rsidR="004555C4" w:rsidRPr="004555C4">
        <w:rPr>
          <w:rFonts w:ascii="Times New Roman" w:hAnsi="Times New Roman" w:cs="Times New Roman"/>
          <w:color w:val="00000A"/>
          <w:sz w:val="24"/>
          <w:szCs w:val="24"/>
        </w:rPr>
        <w:t>organizing their itineraries.</w:t>
      </w:r>
    </w:p>
    <w:p w14:paraId="36F9634A" w14:textId="77777777" w:rsidR="00EE6CCA" w:rsidRDefault="00EE6CCA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</w:p>
    <w:p w14:paraId="6F051BE4" w14:textId="77777777" w:rsidR="00EE6CCA" w:rsidRDefault="004555C4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  <w:r w:rsidRPr="004555C4">
        <w:rPr>
          <w:rFonts w:ascii="Times New Roman" w:hAnsi="Times New Roman" w:cs="Times New Roman"/>
          <w:color w:val="00000A"/>
          <w:sz w:val="24"/>
          <w:szCs w:val="24"/>
        </w:rPr>
        <w:t>Inspired by a previously proposed Weather Forecast application, TravelPal aims to provide a platform for users to plan their travels, integrating functionalities to create, manage, and review itineraries</w:t>
      </w:r>
      <w:r w:rsidR="006122E0">
        <w:rPr>
          <w:rFonts w:ascii="Times New Roman" w:hAnsi="Times New Roman" w:cs="Times New Roman"/>
          <w:color w:val="00000A"/>
          <w:sz w:val="24"/>
          <w:szCs w:val="24"/>
        </w:rPr>
        <w:t xml:space="preserve"> and</w:t>
      </w:r>
      <w:r w:rsidRPr="004555C4">
        <w:rPr>
          <w:rFonts w:ascii="Times New Roman" w:hAnsi="Times New Roman" w:cs="Times New Roman"/>
          <w:color w:val="00000A"/>
          <w:sz w:val="24"/>
          <w:szCs w:val="24"/>
        </w:rPr>
        <w:t xml:space="preserve"> destinations.</w:t>
      </w:r>
    </w:p>
    <w:p w14:paraId="2232FA7B" w14:textId="77777777" w:rsidR="00EE6CCA" w:rsidRDefault="00EE6CCA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</w:p>
    <w:p w14:paraId="5043CB0F" w14:textId="320BE773" w:rsidR="002A3F77" w:rsidRDefault="006122E0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  <w:r w:rsidRPr="006122E0">
        <w:rPr>
          <w:rFonts w:ascii="Times New Roman" w:hAnsi="Times New Roman" w:cs="Times New Roman"/>
          <w:color w:val="00000A"/>
          <w:sz w:val="24"/>
          <w:szCs w:val="24"/>
        </w:rPr>
        <w:t>The project is visualized through class diagrams, emphasizing a structured approach to database design</w:t>
      </w:r>
      <w:r>
        <w:rPr>
          <w:rFonts w:ascii="Times New Roman" w:hAnsi="Times New Roman" w:cs="Times New Roman"/>
          <w:color w:val="00000A"/>
          <w:sz w:val="24"/>
          <w:szCs w:val="24"/>
        </w:rPr>
        <w:t>.</w:t>
      </w:r>
    </w:p>
    <w:p w14:paraId="18A4DEC5" w14:textId="77777777" w:rsidR="004555C4" w:rsidRPr="001A2A72" w:rsidRDefault="004555C4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</w:p>
    <w:p w14:paraId="70ABB06A" w14:textId="77777777" w:rsidR="00A177F4" w:rsidRDefault="00096DB7" w:rsidP="00E62460">
      <w:pPr>
        <w:pStyle w:val="Heading2"/>
        <w:spacing w:line="276" w:lineRule="auto"/>
        <w:jc w:val="left"/>
      </w:pPr>
      <w:bookmarkStart w:id="20" w:name="_Toc444517710"/>
      <w:bookmarkStart w:id="21" w:name="_Toc476122293"/>
      <w:r>
        <w:t>1.2</w:t>
      </w:r>
      <w:r>
        <w:tab/>
      </w:r>
      <w:bookmarkEnd w:id="20"/>
      <w:r w:rsidR="001A2A72">
        <w:t>Motivation</w:t>
      </w:r>
      <w:bookmarkEnd w:id="21"/>
    </w:p>
    <w:p w14:paraId="268EC81D" w14:textId="754233D7" w:rsidR="003D79DD" w:rsidRPr="003D79DD" w:rsidRDefault="003D79DD" w:rsidP="00E62460">
      <w:pPr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  <w:r w:rsidRPr="003D79DD">
        <w:rPr>
          <w:rFonts w:ascii="Times New Roman" w:hAnsi="Times New Roman" w:cs="Times New Roman"/>
          <w:color w:val="00000A"/>
          <w:sz w:val="24"/>
          <w:szCs w:val="24"/>
        </w:rPr>
        <w:t>At the core of the TravelPal is a simple idea</w:t>
      </w:r>
      <w:r>
        <w:rPr>
          <w:rFonts w:ascii="Times New Roman" w:hAnsi="Times New Roman" w:cs="Times New Roman"/>
          <w:color w:val="00000A"/>
          <w:sz w:val="24"/>
          <w:szCs w:val="24"/>
        </w:rPr>
        <w:t>,</w:t>
      </w:r>
      <w:r w:rsidRPr="003D79DD">
        <w:rPr>
          <w:rFonts w:ascii="Times New Roman" w:hAnsi="Times New Roman" w:cs="Times New Roman"/>
          <w:color w:val="00000A"/>
          <w:sz w:val="24"/>
          <w:szCs w:val="24"/>
        </w:rPr>
        <w:t xml:space="preserve"> make travel planning eas</w:t>
      </w:r>
      <w:r>
        <w:rPr>
          <w:rFonts w:ascii="Times New Roman" w:hAnsi="Times New Roman" w:cs="Times New Roman"/>
          <w:color w:val="00000A"/>
          <w:sz w:val="24"/>
          <w:szCs w:val="24"/>
        </w:rPr>
        <w:t>ier</w:t>
      </w:r>
      <w:r w:rsidRPr="003D79DD">
        <w:rPr>
          <w:rFonts w:ascii="Times New Roman" w:hAnsi="Times New Roman" w:cs="Times New Roman"/>
          <w:color w:val="00000A"/>
          <w:sz w:val="24"/>
          <w:szCs w:val="24"/>
        </w:rPr>
        <w:t>. When you look at most travel apps out there, they try to do too much. They're packed with features, buttons, and options that can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become overwhelming, and even</w:t>
      </w:r>
      <w:r w:rsidRPr="003D79DD">
        <w:rPr>
          <w:rFonts w:ascii="Times New Roman" w:hAnsi="Times New Roman" w:cs="Times New Roman"/>
          <w:color w:val="00000A"/>
          <w:sz w:val="24"/>
          <w:szCs w:val="24"/>
        </w:rPr>
        <w:t xml:space="preserve"> take the fun out of planning a trip.</w:t>
      </w:r>
    </w:p>
    <w:p w14:paraId="4E9FD7D3" w14:textId="77777777" w:rsidR="003D79DD" w:rsidRPr="003D79DD" w:rsidRDefault="003D79DD" w:rsidP="00E62460">
      <w:pPr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</w:p>
    <w:p w14:paraId="6527AAF1" w14:textId="402F9CE8" w:rsidR="003D79DD" w:rsidRPr="003D79DD" w:rsidRDefault="003D79DD" w:rsidP="00E62460">
      <w:pPr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  <w:r w:rsidRPr="003D79DD">
        <w:rPr>
          <w:rFonts w:ascii="Times New Roman" w:hAnsi="Times New Roman" w:cs="Times New Roman"/>
          <w:color w:val="00000A"/>
          <w:sz w:val="24"/>
          <w:szCs w:val="24"/>
        </w:rPr>
        <w:t>Initially, TravelPal was ambitious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and</w:t>
      </w:r>
      <w:r w:rsidRPr="003D79DD">
        <w:rPr>
          <w:rFonts w:ascii="Times New Roman" w:hAnsi="Times New Roman" w:cs="Times New Roman"/>
          <w:color w:val="00000A"/>
          <w:sz w:val="24"/>
          <w:szCs w:val="24"/>
        </w:rPr>
        <w:t xml:space="preserve"> wa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nted </w:t>
      </w:r>
      <w:r w:rsidRPr="003D79DD">
        <w:rPr>
          <w:rFonts w:ascii="Times New Roman" w:hAnsi="Times New Roman" w:cs="Times New Roman"/>
          <w:color w:val="00000A"/>
          <w:sz w:val="24"/>
          <w:szCs w:val="24"/>
        </w:rPr>
        <w:t>to go down the same road to create an all-in-one app that could handle everything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. It </w:t>
      </w:r>
      <w:r w:rsidRPr="003D79DD">
        <w:rPr>
          <w:rFonts w:ascii="Times New Roman" w:hAnsi="Times New Roman" w:cs="Times New Roman"/>
          <w:color w:val="00000A"/>
          <w:sz w:val="24"/>
          <w:szCs w:val="24"/>
        </w:rPr>
        <w:t>aimed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3D79DD">
        <w:rPr>
          <w:rFonts w:ascii="Times New Roman" w:hAnsi="Times New Roman" w:cs="Times New Roman"/>
          <w:color w:val="00000A"/>
          <w:sz w:val="24"/>
          <w:szCs w:val="24"/>
        </w:rPr>
        <w:t>to provide users with the tools to plan trips, create dynamic itineraries, customize routes</w:t>
      </w:r>
      <w:r w:rsidR="00EE6CCA">
        <w:rPr>
          <w:rFonts w:ascii="Times New Roman" w:hAnsi="Times New Roman" w:cs="Times New Roman"/>
          <w:color w:val="00000A"/>
          <w:sz w:val="24"/>
          <w:szCs w:val="24"/>
        </w:rPr>
        <w:t xml:space="preserve"> with real-time information</w:t>
      </w:r>
      <w:r w:rsidRPr="003D79DD">
        <w:rPr>
          <w:rFonts w:ascii="Times New Roman" w:hAnsi="Times New Roman" w:cs="Times New Roman"/>
          <w:color w:val="00000A"/>
          <w:sz w:val="24"/>
          <w:szCs w:val="24"/>
        </w:rPr>
        <w:t xml:space="preserve">, and access destination-specific weather forecasts. But I quickly realized that this "jack of all trades" approach might </w:t>
      </w:r>
      <w:r w:rsidR="00EE6CCA">
        <w:rPr>
          <w:rFonts w:ascii="Times New Roman" w:hAnsi="Times New Roman" w:cs="Times New Roman"/>
          <w:color w:val="00000A"/>
          <w:sz w:val="24"/>
          <w:szCs w:val="24"/>
        </w:rPr>
        <w:t>make the app less efficient, a lot more complicated to develop on my own (as my first react project), and overwhelming for users.</w:t>
      </w:r>
    </w:p>
    <w:p w14:paraId="3DD5D1F7" w14:textId="77777777" w:rsidR="003D79DD" w:rsidRPr="003D79DD" w:rsidRDefault="003D79DD" w:rsidP="00E62460">
      <w:pPr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</w:p>
    <w:p w14:paraId="2C20D64F" w14:textId="77777777" w:rsidR="00EE6CCA" w:rsidRDefault="003D79DD" w:rsidP="00E62460">
      <w:pPr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  <w:r w:rsidRPr="003D79DD">
        <w:rPr>
          <w:rFonts w:ascii="Times New Roman" w:hAnsi="Times New Roman" w:cs="Times New Roman"/>
          <w:color w:val="00000A"/>
          <w:sz w:val="24"/>
          <w:szCs w:val="24"/>
        </w:rPr>
        <w:t xml:space="preserve">This realization sparked a change in direction. My diary entries and the images of my work show a shift from trying to include everything to focusing on what matters most: creating a user-friendly app that does the hard work of travel planning without the fuss. The class diagrams became less cluttered, the features more focused, and the </w:t>
      </w:r>
      <w:r w:rsidR="00EE6CCA">
        <w:rPr>
          <w:rFonts w:ascii="Times New Roman" w:hAnsi="Times New Roman" w:cs="Times New Roman"/>
          <w:color w:val="00000A"/>
          <w:sz w:val="24"/>
          <w:szCs w:val="24"/>
        </w:rPr>
        <w:t xml:space="preserve">vision for my </w:t>
      </w:r>
      <w:r w:rsidRPr="003D79DD">
        <w:rPr>
          <w:rFonts w:ascii="Times New Roman" w:hAnsi="Times New Roman" w:cs="Times New Roman"/>
          <w:color w:val="00000A"/>
          <w:sz w:val="24"/>
          <w:szCs w:val="24"/>
        </w:rPr>
        <w:t xml:space="preserve">user interface </w:t>
      </w:r>
      <w:r w:rsidR="00EE6CCA">
        <w:rPr>
          <w:rFonts w:ascii="Times New Roman" w:hAnsi="Times New Roman" w:cs="Times New Roman"/>
          <w:color w:val="00000A"/>
          <w:sz w:val="24"/>
          <w:szCs w:val="24"/>
        </w:rPr>
        <w:t>became clearer.</w:t>
      </w:r>
    </w:p>
    <w:p w14:paraId="28EE8D9A" w14:textId="77777777" w:rsidR="00EE6CCA" w:rsidRDefault="00EE6CCA" w:rsidP="00E62460">
      <w:pPr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</w:p>
    <w:p w14:paraId="2029BFC4" w14:textId="020614E5" w:rsidR="00EE6CCA" w:rsidRPr="00EE6CCA" w:rsidRDefault="003D79DD" w:rsidP="00E62460">
      <w:pPr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  <w:r w:rsidRPr="003D79DD">
        <w:rPr>
          <w:rFonts w:ascii="Times New Roman" w:hAnsi="Times New Roman" w:cs="Times New Roman"/>
          <w:color w:val="00000A"/>
          <w:sz w:val="24"/>
          <w:szCs w:val="24"/>
        </w:rPr>
        <w:t>In short, the motivation behind TravelPal is about giving users a straightforward, easy-to-use app that takes the stress out of travel planning. It's about doing less, but better.</w:t>
      </w:r>
    </w:p>
    <w:p w14:paraId="3ACC849A" w14:textId="77777777" w:rsidR="001A2A72" w:rsidRDefault="00096DB7" w:rsidP="00E62460">
      <w:pPr>
        <w:pStyle w:val="Heading2"/>
        <w:spacing w:line="276" w:lineRule="auto"/>
        <w:jc w:val="left"/>
      </w:pPr>
      <w:bookmarkStart w:id="22" w:name="_Toc444517711"/>
      <w:bookmarkStart w:id="23" w:name="_Toc476122294"/>
      <w:r>
        <w:lastRenderedPageBreak/>
        <w:t>1.3</w:t>
      </w:r>
      <w:r>
        <w:tab/>
      </w:r>
      <w:bookmarkEnd w:id="22"/>
      <w:r w:rsidR="001A2A72">
        <w:t>Problem statement</w:t>
      </w:r>
      <w:bookmarkEnd w:id="23"/>
    </w:p>
    <w:p w14:paraId="36DD0203" w14:textId="77777777" w:rsidR="001A2A72" w:rsidRDefault="002A3F77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  <w:r w:rsidRPr="002A3F77">
        <w:rPr>
          <w:rFonts w:ascii="Times New Roman" w:hAnsi="Times New Roman" w:cs="Times New Roman"/>
          <w:color w:val="00000A"/>
          <w:sz w:val="24"/>
          <w:szCs w:val="24"/>
        </w:rPr>
        <w:t>Describe the technical problem needed to be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 xml:space="preserve">solved in your project. Note that 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most projects solve both a more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>abstract, high-level problem and a sp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ecific, technical problem: your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>problem statement is the d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etailed technical problem (your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>motivation should cover the more abstract high-level problem).</w:t>
      </w:r>
    </w:p>
    <w:p w14:paraId="6537F28F" w14:textId="77777777" w:rsidR="002A3F77" w:rsidRPr="002A3F77" w:rsidRDefault="002A3F77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</w:p>
    <w:p w14:paraId="6415C105" w14:textId="77777777" w:rsidR="00DE18E3" w:rsidRDefault="00DE18E3" w:rsidP="00E62460">
      <w:pPr>
        <w:pStyle w:val="Heading2"/>
        <w:spacing w:line="276" w:lineRule="auto"/>
        <w:jc w:val="left"/>
      </w:pPr>
      <w:bookmarkStart w:id="24" w:name="_Toc476122295"/>
      <w:r>
        <w:t>1.4</w:t>
      </w:r>
      <w:r>
        <w:tab/>
      </w:r>
      <w:r w:rsidR="001A2A72">
        <w:t>Approach</w:t>
      </w:r>
      <w:bookmarkEnd w:id="24"/>
    </w:p>
    <w:p w14:paraId="51F0EF69" w14:textId="77777777" w:rsidR="002A3F77" w:rsidRPr="002A3F77" w:rsidRDefault="002A3F77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  <w:r w:rsidRPr="002A3F77">
        <w:rPr>
          <w:rFonts w:ascii="Times New Roman" w:hAnsi="Times New Roman" w:cs="Times New Roman"/>
          <w:color w:val="00000A"/>
          <w:sz w:val="24"/>
          <w:szCs w:val="24"/>
        </w:rPr>
        <w:t>Summarise how you addressed solving the problem.</w:t>
      </w:r>
    </w:p>
    <w:p w14:paraId="612294DC" w14:textId="77777777" w:rsidR="001A2A72" w:rsidRPr="002A3F77" w:rsidRDefault="002A3F77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  <w:r w:rsidRPr="002A3F77">
        <w:rPr>
          <w:rFonts w:ascii="Times New Roman" w:hAnsi="Times New Roman" w:cs="Times New Roman"/>
          <w:color w:val="00000A"/>
          <w:sz w:val="24"/>
          <w:szCs w:val="24"/>
        </w:rPr>
        <w:t>Provide an overview of how you analysed the problem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, how you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>designed a solution, and how you eva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luated your solution. (e.g. use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>of models, simulation, prototypes, real-world experiments, cases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studies,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>etc.). What important variab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les did you control, ignore, or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>measure in your evaluation.</w:t>
      </w:r>
    </w:p>
    <w:p w14:paraId="6DFB9E20" w14:textId="77777777" w:rsidR="001A2A72" w:rsidRPr="001A2A72" w:rsidRDefault="001A2A72" w:rsidP="00E62460">
      <w:pPr>
        <w:spacing w:line="276" w:lineRule="auto"/>
        <w:rPr>
          <w:lang w:eastAsia="en-IE"/>
        </w:rPr>
      </w:pPr>
    </w:p>
    <w:p w14:paraId="79C89A67" w14:textId="77777777" w:rsidR="001A2A72" w:rsidRDefault="001A2A72" w:rsidP="00E62460">
      <w:pPr>
        <w:pStyle w:val="Heading2"/>
        <w:spacing w:line="276" w:lineRule="auto"/>
        <w:jc w:val="left"/>
      </w:pPr>
      <w:bookmarkStart w:id="25" w:name="_Toc476122296"/>
      <w:r>
        <w:t>1.5</w:t>
      </w:r>
      <w:r>
        <w:tab/>
        <w:t>Metric</w:t>
      </w:r>
      <w:r w:rsidR="002A3F77">
        <w:t>s</w:t>
      </w:r>
      <w:bookmarkEnd w:id="25"/>
    </w:p>
    <w:p w14:paraId="742C6F4F" w14:textId="77777777" w:rsidR="001A2A72" w:rsidRPr="00753EC9" w:rsidRDefault="002A3F77" w:rsidP="00E62460">
      <w:pPr>
        <w:spacing w:line="276" w:lineRule="auto"/>
        <w:rPr>
          <w:rFonts w:ascii="Times New Roman" w:hAnsi="Times New Roman" w:cs="Times New Roman"/>
          <w:sz w:val="24"/>
          <w:szCs w:val="24"/>
          <w:lang w:eastAsia="en-IE"/>
        </w:rPr>
      </w:pPr>
      <w:r w:rsidRPr="00753EC9">
        <w:rPr>
          <w:rFonts w:ascii="Times New Roman" w:hAnsi="Times New Roman" w:cs="Times New Roman"/>
          <w:color w:val="00000A"/>
          <w:sz w:val="24"/>
          <w:szCs w:val="24"/>
        </w:rPr>
        <w:t>Describe how you are going to evaluate your work.</w:t>
      </w:r>
    </w:p>
    <w:p w14:paraId="74ED277A" w14:textId="77777777" w:rsidR="001A2A72" w:rsidRDefault="001A2A72" w:rsidP="00E62460">
      <w:pPr>
        <w:pStyle w:val="Heading2"/>
        <w:spacing w:line="276" w:lineRule="auto"/>
        <w:jc w:val="left"/>
      </w:pPr>
      <w:bookmarkStart w:id="26" w:name="_Toc476122297"/>
      <w:r>
        <w:t>1.6</w:t>
      </w:r>
      <w:r>
        <w:tab/>
      </w:r>
      <w:r w:rsidR="00753EC9">
        <w:t>Project</w:t>
      </w:r>
      <w:bookmarkEnd w:id="26"/>
    </w:p>
    <w:p w14:paraId="12142F78" w14:textId="77777777" w:rsidR="00753EC9" w:rsidRPr="00753EC9" w:rsidRDefault="00753EC9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  <w:r>
        <w:rPr>
          <w:rFonts w:ascii="Times New Roman" w:hAnsi="Times New Roman" w:cs="Times New Roman"/>
          <w:color w:val="00000A"/>
          <w:sz w:val="24"/>
          <w:szCs w:val="24"/>
        </w:rPr>
        <w:t>L</w:t>
      </w:r>
      <w:r w:rsidRPr="00753EC9">
        <w:rPr>
          <w:rFonts w:ascii="Times New Roman" w:hAnsi="Times New Roman" w:cs="Times New Roman"/>
          <w:color w:val="00000A"/>
          <w:sz w:val="24"/>
          <w:szCs w:val="24"/>
        </w:rPr>
        <w:t>ist, and briefly describe your significant achievements in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753EC9">
        <w:rPr>
          <w:rFonts w:ascii="Times New Roman" w:hAnsi="Times New Roman" w:cs="Times New Roman"/>
          <w:color w:val="00000A"/>
          <w:sz w:val="24"/>
          <w:szCs w:val="24"/>
        </w:rPr>
        <w:t>the project (probably 3-5 of these in a typical project). If you have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753EC9">
        <w:rPr>
          <w:rFonts w:ascii="Times New Roman" w:hAnsi="Times New Roman" w:cs="Times New Roman"/>
          <w:color w:val="00000A"/>
          <w:sz w:val="24"/>
          <w:szCs w:val="24"/>
        </w:rPr>
        <w:t>come up with any contributions</w:t>
      </w:r>
    </w:p>
    <w:p w14:paraId="70DF9E56" w14:textId="77777777" w:rsidR="001A2A72" w:rsidRPr="001A2A72" w:rsidRDefault="001A2A72" w:rsidP="00E62460">
      <w:pPr>
        <w:spacing w:line="276" w:lineRule="auto"/>
        <w:rPr>
          <w:lang w:eastAsia="en-IE"/>
        </w:rPr>
      </w:pPr>
    </w:p>
    <w:p w14:paraId="44E871BC" w14:textId="77777777" w:rsidR="001A2A72" w:rsidRPr="001A2A72" w:rsidRDefault="001A2A72" w:rsidP="00E62460">
      <w:pPr>
        <w:spacing w:line="276" w:lineRule="auto"/>
        <w:rPr>
          <w:lang w:eastAsia="en-IE"/>
        </w:rPr>
      </w:pPr>
    </w:p>
    <w:p w14:paraId="144A5D23" w14:textId="77777777" w:rsidR="001A2A72" w:rsidRDefault="001A2A72" w:rsidP="00E62460">
      <w:pPr>
        <w:spacing w:line="276" w:lineRule="auto"/>
        <w:rPr>
          <w:lang w:eastAsia="en-IE"/>
        </w:rPr>
      </w:pPr>
    </w:p>
    <w:p w14:paraId="738610EB" w14:textId="77777777" w:rsidR="00275E19" w:rsidRPr="00275E19" w:rsidRDefault="00275E19" w:rsidP="00E62460">
      <w:pPr>
        <w:spacing w:line="276" w:lineRule="auto"/>
        <w:rPr>
          <w:lang w:eastAsia="en-IE"/>
        </w:rPr>
      </w:pPr>
    </w:p>
    <w:p w14:paraId="637805D2" w14:textId="77777777" w:rsidR="00DE18E3" w:rsidRPr="00285355" w:rsidRDefault="00DE18E3" w:rsidP="00E62460">
      <w:pPr>
        <w:spacing w:after="0" w:line="276" w:lineRule="auto"/>
        <w:rPr>
          <w:rFonts w:ascii="Times New Roman" w:hAnsi="Times New Roman"/>
          <w:sz w:val="24"/>
          <w:szCs w:val="24"/>
        </w:rPr>
      </w:pPr>
    </w:p>
    <w:p w14:paraId="463F29E8" w14:textId="77777777" w:rsidR="00A177F4" w:rsidRDefault="00A177F4" w:rsidP="00E62460">
      <w:pPr>
        <w:spacing w:after="0" w:line="276" w:lineRule="auto"/>
        <w:rPr>
          <w:rFonts w:ascii="Times New Roman" w:eastAsia="SimSun" w:hAnsi="Times New Roman"/>
          <w:sz w:val="24"/>
          <w:szCs w:val="24"/>
          <w:lang w:eastAsia="zh-CN"/>
        </w:rPr>
      </w:pPr>
    </w:p>
    <w:p w14:paraId="3B7B4B86" w14:textId="77777777" w:rsidR="00A177F4" w:rsidRPr="005E1E21" w:rsidRDefault="00A177F4" w:rsidP="00E62460">
      <w:pPr>
        <w:spacing w:after="0" w:line="276" w:lineRule="auto"/>
        <w:rPr>
          <w:rFonts w:ascii="Times New Roman" w:eastAsia="SimSun" w:hAnsi="Times New Roman"/>
          <w:sz w:val="24"/>
          <w:szCs w:val="24"/>
          <w:lang w:eastAsia="zh-CN"/>
        </w:rPr>
      </w:pPr>
    </w:p>
    <w:p w14:paraId="3A0FF5F2" w14:textId="77777777" w:rsidR="003047B7" w:rsidRPr="003047B7" w:rsidRDefault="003047B7" w:rsidP="00E62460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5630AD66" w14:textId="77777777" w:rsidR="003047B7" w:rsidRDefault="003047B7" w:rsidP="00E62460">
      <w:pPr>
        <w:spacing w:line="276" w:lineRule="auto"/>
        <w:rPr>
          <w:rFonts w:ascii="Times New Roman" w:hAnsi="Times New Roman" w:cs="Times New Roman"/>
          <w:sz w:val="40"/>
          <w:szCs w:val="40"/>
        </w:rPr>
      </w:pPr>
    </w:p>
    <w:p w14:paraId="61829076" w14:textId="77777777" w:rsidR="003047B7" w:rsidRDefault="003047B7" w:rsidP="00E62460">
      <w:pPr>
        <w:spacing w:line="276" w:lineRule="auto"/>
        <w:rPr>
          <w:rFonts w:ascii="Times New Roman" w:hAnsi="Times New Roman" w:cs="Times New Roman"/>
          <w:sz w:val="40"/>
          <w:szCs w:val="40"/>
        </w:rPr>
      </w:pPr>
    </w:p>
    <w:p w14:paraId="2BA226A1" w14:textId="77777777" w:rsidR="00BC7986" w:rsidRPr="00072293" w:rsidRDefault="003047B7" w:rsidP="00E62460">
      <w:pPr>
        <w:spacing w:line="276" w:lineRule="auto"/>
        <w:rPr>
          <w:rFonts w:ascii="Times New Roman" w:hAnsi="Times New Roman" w:cs="Times New Roman"/>
          <w:b/>
          <w:sz w:val="40"/>
          <w:szCs w:val="40"/>
        </w:rPr>
      </w:pPr>
      <w:r>
        <w:rPr>
          <w:rFonts w:ascii="Times New Roman" w:hAnsi="Times New Roman" w:cs="Times New Roman"/>
          <w:b/>
          <w:sz w:val="40"/>
          <w:szCs w:val="40"/>
        </w:rPr>
        <w:br w:type="page"/>
      </w:r>
    </w:p>
    <w:p w14:paraId="64879E32" w14:textId="77777777" w:rsidR="00BC7986" w:rsidRPr="00482B48" w:rsidRDefault="00BC7986" w:rsidP="00E62460">
      <w:pPr>
        <w:pStyle w:val="Heading1"/>
        <w:spacing w:line="276" w:lineRule="auto"/>
        <w:rPr>
          <w:rFonts w:ascii="Times New Roman" w:hAnsi="Times New Roman" w:cs="Times New Roman"/>
          <w:b/>
          <w:color w:val="000000" w:themeColor="text1"/>
          <w:sz w:val="40"/>
          <w:szCs w:val="40"/>
        </w:rPr>
      </w:pPr>
      <w:bookmarkStart w:id="27" w:name="_Toc444517712"/>
      <w:bookmarkStart w:id="28" w:name="_Toc476122298"/>
      <w:r w:rsidRPr="00482B48">
        <w:rPr>
          <w:rFonts w:ascii="Times New Roman" w:hAnsi="Times New Roman" w:cs="Times New Roman"/>
          <w:b/>
          <w:color w:val="000000" w:themeColor="text1"/>
          <w:sz w:val="40"/>
          <w:szCs w:val="40"/>
        </w:rPr>
        <w:lastRenderedPageBreak/>
        <w:t xml:space="preserve">Chapter two: </w:t>
      </w:r>
      <w:bookmarkEnd w:id="27"/>
      <w:r w:rsidR="003840F2">
        <w:rPr>
          <w:rFonts w:ascii="Times New Roman" w:hAnsi="Times New Roman" w:cs="Times New Roman"/>
          <w:b/>
          <w:color w:val="000000" w:themeColor="text1"/>
          <w:sz w:val="40"/>
          <w:szCs w:val="40"/>
        </w:rPr>
        <w:t>Technical Background</w:t>
      </w:r>
      <w:bookmarkEnd w:id="28"/>
    </w:p>
    <w:p w14:paraId="17AD93B2" w14:textId="77777777" w:rsidR="004F2CF2" w:rsidRDefault="004F2CF2" w:rsidP="00E62460">
      <w:pPr>
        <w:spacing w:line="276" w:lineRule="auto"/>
        <w:rPr>
          <w:rFonts w:ascii="Times New Roman" w:hAnsi="Times New Roman" w:cs="Times New Roman"/>
          <w:sz w:val="40"/>
          <w:szCs w:val="40"/>
        </w:rPr>
      </w:pPr>
    </w:p>
    <w:p w14:paraId="2AB85B47" w14:textId="77777777" w:rsidR="007A0BC6" w:rsidRPr="007A0BC6" w:rsidRDefault="00712B20" w:rsidP="00E62460">
      <w:pPr>
        <w:pStyle w:val="Heading2"/>
        <w:spacing w:line="276" w:lineRule="auto"/>
        <w:jc w:val="left"/>
      </w:pPr>
      <w:bookmarkStart w:id="29" w:name="_Toc444517713"/>
      <w:bookmarkStart w:id="30" w:name="_Toc476122299"/>
      <w:r w:rsidRPr="000D04C1">
        <w:t>Summary</w:t>
      </w:r>
      <w:bookmarkEnd w:id="29"/>
      <w:bookmarkEnd w:id="30"/>
    </w:p>
    <w:p w14:paraId="47EA476B" w14:textId="77777777" w:rsidR="006616FD" w:rsidRPr="00753EC9" w:rsidRDefault="00753EC9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  <w:r w:rsidRPr="00753EC9">
        <w:rPr>
          <w:rFonts w:ascii="Times New Roman" w:hAnsi="Times New Roman" w:cs="Times New Roman"/>
          <w:color w:val="00000A"/>
          <w:sz w:val="24"/>
          <w:szCs w:val="24"/>
        </w:rPr>
        <w:t>The purpose of this chapter is to show your depth and breadth of reading and understanding of the problem domain</w:t>
      </w:r>
    </w:p>
    <w:p w14:paraId="0DE4B5B7" w14:textId="77777777" w:rsidR="00753EC9" w:rsidRDefault="00753EC9" w:rsidP="00E62460">
      <w:pPr>
        <w:autoSpaceDE w:val="0"/>
        <w:autoSpaceDN w:val="0"/>
        <w:adjustRightInd w:val="0"/>
        <w:spacing w:after="0" w:line="276" w:lineRule="auto"/>
        <w:rPr>
          <w:rFonts w:ascii="DejaVuSans" w:hAnsi="DejaVuSans" w:cs="DejaVuSans"/>
          <w:color w:val="00000A"/>
        </w:rPr>
      </w:pPr>
    </w:p>
    <w:p w14:paraId="66204FF1" w14:textId="77777777" w:rsidR="00753EC9" w:rsidRPr="00753EC9" w:rsidRDefault="00753EC9" w:rsidP="00E62460">
      <w:pPr>
        <w:autoSpaceDE w:val="0"/>
        <w:autoSpaceDN w:val="0"/>
        <w:adjustRightInd w:val="0"/>
        <w:spacing w:after="0" w:line="276" w:lineRule="auto"/>
        <w:rPr>
          <w:rFonts w:ascii="DejaVuSans" w:hAnsi="DejaVuSans" w:cs="DejaVuSans"/>
          <w:color w:val="00000A"/>
        </w:rPr>
      </w:pPr>
    </w:p>
    <w:p w14:paraId="58CF82D0" w14:textId="77777777" w:rsidR="004F2CF2" w:rsidRPr="0071712E" w:rsidRDefault="00F518DF" w:rsidP="00E62460">
      <w:pPr>
        <w:pStyle w:val="Heading2"/>
        <w:spacing w:line="276" w:lineRule="auto"/>
        <w:jc w:val="left"/>
      </w:pPr>
      <w:bookmarkStart w:id="31" w:name="_Toc444517714"/>
      <w:bookmarkStart w:id="32" w:name="_Toc476122300"/>
      <w:r>
        <w:t>2.1</w:t>
      </w:r>
      <w:r>
        <w:tab/>
      </w:r>
      <w:bookmarkEnd w:id="31"/>
      <w:r w:rsidR="00753EC9">
        <w:t>Topic material</w:t>
      </w:r>
      <w:bookmarkEnd w:id="32"/>
    </w:p>
    <w:p w14:paraId="5A91A714" w14:textId="77777777" w:rsidR="004F2CF2" w:rsidRPr="00753EC9" w:rsidRDefault="005C2738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  <w:r>
        <w:rPr>
          <w:rFonts w:ascii="Times New Roman" w:hAnsi="Times New Roman" w:cs="Times New Roman"/>
          <w:color w:val="00000A"/>
          <w:sz w:val="24"/>
          <w:szCs w:val="24"/>
        </w:rPr>
        <w:t>(R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esearch material, if used, from published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journals and confer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ence proceedings; less academic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publications, if required by the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 project, from other sources) –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for example, what other work researchers have done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 already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in this area, what results th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ey have produced, what work has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 xml:space="preserve">been done in related areas, 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what software already exists to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solve this or similar problems, etc.</w:t>
      </w:r>
    </w:p>
    <w:p w14:paraId="6305939F" w14:textId="77777777" w:rsidR="004F2CF2" w:rsidRPr="0071712E" w:rsidRDefault="00F518DF" w:rsidP="00E62460">
      <w:pPr>
        <w:pStyle w:val="Heading2"/>
        <w:spacing w:line="276" w:lineRule="auto"/>
        <w:jc w:val="left"/>
      </w:pPr>
      <w:bookmarkStart w:id="33" w:name="_Toc444517715"/>
      <w:bookmarkStart w:id="34" w:name="_Toc476122301"/>
      <w:r>
        <w:t>2.2</w:t>
      </w:r>
      <w:r>
        <w:tab/>
      </w:r>
      <w:bookmarkEnd w:id="33"/>
      <w:r w:rsidR="00753EC9">
        <w:t>Technical material</w:t>
      </w:r>
      <w:bookmarkEnd w:id="34"/>
    </w:p>
    <w:p w14:paraId="22D68A05" w14:textId="77777777" w:rsidR="007D4555" w:rsidRPr="00DB0AA2" w:rsidRDefault="005C2738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  <w:r>
        <w:rPr>
          <w:rFonts w:ascii="Times New Roman" w:hAnsi="Times New Roman" w:cs="Times New Roman"/>
          <w:color w:val="00000A"/>
          <w:sz w:val="24"/>
          <w:szCs w:val="24"/>
        </w:rPr>
        <w:t>(F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rom any source: including books,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websites) – for example, how to write a web server,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 how to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 xml:space="preserve">use specific Java features, 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how to use Ajax, how to use UML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to validate your design, etc.</w:t>
      </w:r>
    </w:p>
    <w:p w14:paraId="017E8A59" w14:textId="77777777" w:rsidR="00C16349" w:rsidRPr="00753EC9" w:rsidRDefault="00753EC9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  <w:r w:rsidRPr="00753EC9">
        <w:rPr>
          <w:rFonts w:ascii="Times New Roman" w:hAnsi="Times New Roman" w:cs="Times New Roman"/>
          <w:sz w:val="24"/>
          <w:szCs w:val="24"/>
        </w:rPr>
        <w:t xml:space="preserve">NB: </w:t>
      </w:r>
      <w:r w:rsidRPr="00753EC9">
        <w:rPr>
          <w:rFonts w:ascii="Times New Roman" w:hAnsi="Times New Roman" w:cs="Times New Roman"/>
          <w:color w:val="00000A"/>
          <w:sz w:val="24"/>
          <w:szCs w:val="24"/>
        </w:rPr>
        <w:t>Note that material relating to the motivation or non-technical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753EC9">
        <w:rPr>
          <w:rFonts w:ascii="Times New Roman" w:hAnsi="Times New Roman" w:cs="Times New Roman"/>
          <w:color w:val="00000A"/>
          <w:sz w:val="24"/>
          <w:szCs w:val="24"/>
        </w:rPr>
        <w:t xml:space="preserve">background should </w:t>
      </w:r>
      <w:r w:rsidRPr="00753EC9">
        <w:rPr>
          <w:rFonts w:ascii="Times New Roman" w:hAnsi="Times New Roman" w:cs="Times New Roman"/>
          <w:b/>
          <w:bCs/>
          <w:color w:val="00000A"/>
          <w:sz w:val="24"/>
          <w:szCs w:val="24"/>
        </w:rPr>
        <w:t xml:space="preserve">NOT </w:t>
      </w:r>
      <w:r w:rsidRPr="00753EC9">
        <w:rPr>
          <w:rFonts w:ascii="Times New Roman" w:hAnsi="Times New Roman" w:cs="Times New Roman"/>
          <w:color w:val="00000A"/>
          <w:sz w:val="24"/>
          <w:szCs w:val="24"/>
        </w:rPr>
        <w:t>go here, but rather in the introduction</w:t>
      </w:r>
    </w:p>
    <w:p w14:paraId="5F010982" w14:textId="77777777" w:rsidR="00EA4188" w:rsidRPr="00EA4188" w:rsidRDefault="00B00E27" w:rsidP="00E62460">
      <w:pPr>
        <w:pStyle w:val="Caption"/>
        <w:spacing w:line="276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</w:pPr>
      <w:bookmarkStart w:id="35" w:name="_Toc445714278"/>
      <w:r w:rsidRPr="00B530A0">
        <w:rPr>
          <w:rFonts w:ascii="Times New Roman" w:hAnsi="Times New Roman" w:cs="Times New Roman"/>
          <w:sz w:val="24"/>
          <w:szCs w:val="24"/>
        </w:rPr>
        <w:t xml:space="preserve">Table </w:t>
      </w:r>
      <w:r w:rsidR="00624D26" w:rsidRPr="00B530A0">
        <w:rPr>
          <w:rFonts w:ascii="Times New Roman" w:hAnsi="Times New Roman" w:cs="Times New Roman"/>
          <w:sz w:val="24"/>
          <w:szCs w:val="24"/>
        </w:rPr>
        <w:t>2</w:t>
      </w:r>
      <w:r w:rsidR="00556F56">
        <w:rPr>
          <w:rFonts w:ascii="Times New Roman" w:hAnsi="Times New Roman" w:cs="Times New Roman"/>
          <w:sz w:val="24"/>
          <w:szCs w:val="24"/>
        </w:rPr>
        <w:noBreakHyphen/>
      </w:r>
      <w:r w:rsidR="00556F56">
        <w:rPr>
          <w:rFonts w:ascii="Times New Roman" w:hAnsi="Times New Roman" w:cs="Times New Roman"/>
          <w:sz w:val="24"/>
          <w:szCs w:val="24"/>
        </w:rPr>
        <w:fldChar w:fldCharType="begin"/>
      </w:r>
      <w:r w:rsidR="00556F56">
        <w:rPr>
          <w:rFonts w:ascii="Times New Roman" w:hAnsi="Times New Roman" w:cs="Times New Roman"/>
          <w:sz w:val="24"/>
          <w:szCs w:val="24"/>
        </w:rPr>
        <w:instrText xml:space="preserve"> SEQ Table \* ARABIC \s 1 </w:instrText>
      </w:r>
      <w:r w:rsidR="00556F56">
        <w:rPr>
          <w:rFonts w:ascii="Times New Roman" w:hAnsi="Times New Roman" w:cs="Times New Roman"/>
          <w:sz w:val="24"/>
          <w:szCs w:val="24"/>
        </w:rPr>
        <w:fldChar w:fldCharType="separate"/>
      </w:r>
      <w:r w:rsidR="00556F56">
        <w:rPr>
          <w:rFonts w:ascii="Times New Roman" w:hAnsi="Times New Roman" w:cs="Times New Roman"/>
          <w:noProof/>
          <w:sz w:val="24"/>
          <w:szCs w:val="24"/>
        </w:rPr>
        <w:t>1</w:t>
      </w:r>
      <w:r w:rsidR="00556F56">
        <w:rPr>
          <w:rFonts w:ascii="Times New Roman" w:hAnsi="Times New Roman" w:cs="Times New Roman"/>
          <w:sz w:val="24"/>
          <w:szCs w:val="24"/>
        </w:rPr>
        <w:fldChar w:fldCharType="end"/>
      </w:r>
      <w:r w:rsidRPr="00B530A0">
        <w:rPr>
          <w:rFonts w:ascii="Times New Roman" w:hAnsi="Times New Roman" w:cs="Times New Roman"/>
          <w:sz w:val="24"/>
          <w:szCs w:val="24"/>
        </w:rPr>
        <w:tab/>
      </w:r>
      <w:r w:rsidR="0010686E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Table of interest</w:t>
      </w:r>
      <w:r w:rsidR="00EA4188" w:rsidRPr="00B26BFF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: </w:t>
      </w:r>
      <w:r w:rsidR="0010686E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Aspect of your implementation</w:t>
      </w:r>
      <w:bookmarkEnd w:id="35"/>
      <w:r w:rsidR="0010686E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227"/>
        <w:gridCol w:w="2977"/>
      </w:tblGrid>
      <w:tr w:rsidR="00C27164" w14:paraId="4D832FDA" w14:textId="77777777" w:rsidTr="00753EC9">
        <w:tc>
          <w:tcPr>
            <w:tcW w:w="3227" w:type="dxa"/>
            <w:tcBorders>
              <w:bottom w:val="single" w:sz="4" w:space="0" w:color="auto"/>
            </w:tcBorders>
          </w:tcPr>
          <w:p w14:paraId="1384A309" w14:textId="77777777" w:rsidR="00C27164" w:rsidRPr="003E73E0" w:rsidRDefault="0010686E" w:rsidP="00E62460">
            <w:pPr>
              <w:spacing w:line="276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Column description 1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425CF4C3" w14:textId="77777777" w:rsidR="00C27164" w:rsidRPr="003E73E0" w:rsidRDefault="0010686E" w:rsidP="00E62460">
            <w:pPr>
              <w:spacing w:line="276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Column description 2</w:t>
            </w:r>
          </w:p>
        </w:tc>
      </w:tr>
      <w:tr w:rsidR="00C27164" w14:paraId="7DDF676B" w14:textId="77777777" w:rsidTr="00753EC9">
        <w:tc>
          <w:tcPr>
            <w:tcW w:w="3227" w:type="dxa"/>
            <w:shd w:val="clear" w:color="auto" w:fill="C5E0B3" w:themeFill="accent6" w:themeFillTint="66"/>
          </w:tcPr>
          <w:p w14:paraId="5316D17B" w14:textId="77777777" w:rsidR="00C27164" w:rsidRPr="00ED79D8" w:rsidRDefault="008E28FC" w:rsidP="00E6246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</w:p>
        </w:tc>
        <w:tc>
          <w:tcPr>
            <w:tcW w:w="2977" w:type="dxa"/>
            <w:shd w:val="clear" w:color="auto" w:fill="C5E0B3" w:themeFill="accent6" w:themeFillTint="66"/>
          </w:tcPr>
          <w:p w14:paraId="6FFCBA3D" w14:textId="77777777" w:rsidR="00C27164" w:rsidRPr="00ED79D8" w:rsidRDefault="00753EC9" w:rsidP="00E6246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ext 1</w:t>
            </w:r>
          </w:p>
        </w:tc>
      </w:tr>
      <w:tr w:rsidR="00C27164" w14:paraId="6787B226" w14:textId="77777777" w:rsidTr="00753EC9">
        <w:tc>
          <w:tcPr>
            <w:tcW w:w="3227" w:type="dxa"/>
            <w:shd w:val="clear" w:color="auto" w:fill="C5E0B3" w:themeFill="accent6" w:themeFillTint="66"/>
          </w:tcPr>
          <w:p w14:paraId="61ED4E73" w14:textId="77777777" w:rsidR="00C27164" w:rsidRPr="00ED79D8" w:rsidRDefault="008E28FC" w:rsidP="00E6246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</w:t>
            </w:r>
          </w:p>
        </w:tc>
        <w:tc>
          <w:tcPr>
            <w:tcW w:w="2977" w:type="dxa"/>
            <w:shd w:val="clear" w:color="auto" w:fill="C5E0B3" w:themeFill="accent6" w:themeFillTint="66"/>
          </w:tcPr>
          <w:p w14:paraId="63646341" w14:textId="77777777" w:rsidR="00C27164" w:rsidRPr="00ED79D8" w:rsidRDefault="00753EC9" w:rsidP="00E6246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ext 2</w:t>
            </w:r>
          </w:p>
        </w:tc>
      </w:tr>
      <w:tr w:rsidR="00C27164" w14:paraId="372ECE40" w14:textId="77777777" w:rsidTr="00753EC9">
        <w:tc>
          <w:tcPr>
            <w:tcW w:w="3227" w:type="dxa"/>
            <w:shd w:val="clear" w:color="auto" w:fill="C5E0B3" w:themeFill="accent6" w:themeFillTint="66"/>
          </w:tcPr>
          <w:p w14:paraId="37AAF844" w14:textId="77777777" w:rsidR="00C27164" w:rsidRPr="00ED79D8" w:rsidRDefault="008E28FC" w:rsidP="00E6246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</w:t>
            </w:r>
          </w:p>
        </w:tc>
        <w:tc>
          <w:tcPr>
            <w:tcW w:w="2977" w:type="dxa"/>
            <w:shd w:val="clear" w:color="auto" w:fill="C5E0B3" w:themeFill="accent6" w:themeFillTint="66"/>
          </w:tcPr>
          <w:p w14:paraId="6F94B875" w14:textId="77777777" w:rsidR="00C27164" w:rsidRPr="00ED79D8" w:rsidRDefault="00753EC9" w:rsidP="00E6246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ext 3</w:t>
            </w:r>
          </w:p>
        </w:tc>
      </w:tr>
    </w:tbl>
    <w:p w14:paraId="2DBF0D7D" w14:textId="77777777" w:rsidR="000743AD" w:rsidRPr="000743AD" w:rsidRDefault="000743AD" w:rsidP="00E62460">
      <w:pPr>
        <w:spacing w:line="276" w:lineRule="auto"/>
      </w:pPr>
    </w:p>
    <w:p w14:paraId="5F3A31A4" w14:textId="77777777" w:rsidR="00EA4188" w:rsidRPr="00EA4188" w:rsidRDefault="00B00E27" w:rsidP="00E62460">
      <w:pPr>
        <w:pStyle w:val="Caption"/>
        <w:spacing w:line="276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</w:pPr>
      <w:bookmarkStart w:id="36" w:name="_Toc445714279"/>
      <w:r w:rsidRPr="00624D26">
        <w:rPr>
          <w:rFonts w:ascii="Times New Roman" w:hAnsi="Times New Roman" w:cs="Times New Roman"/>
          <w:sz w:val="24"/>
          <w:szCs w:val="24"/>
        </w:rPr>
        <w:t xml:space="preserve">Table </w:t>
      </w:r>
      <w:r w:rsidR="00624D26" w:rsidRPr="00624D26">
        <w:rPr>
          <w:rFonts w:ascii="Times New Roman" w:hAnsi="Times New Roman" w:cs="Times New Roman"/>
          <w:sz w:val="24"/>
          <w:szCs w:val="24"/>
        </w:rPr>
        <w:t>2</w:t>
      </w:r>
      <w:r w:rsidR="00556F56">
        <w:rPr>
          <w:rFonts w:ascii="Times New Roman" w:hAnsi="Times New Roman" w:cs="Times New Roman"/>
          <w:sz w:val="24"/>
          <w:szCs w:val="24"/>
        </w:rPr>
        <w:noBreakHyphen/>
      </w:r>
      <w:r w:rsidR="00556F56">
        <w:rPr>
          <w:rFonts w:ascii="Times New Roman" w:hAnsi="Times New Roman" w:cs="Times New Roman"/>
          <w:sz w:val="24"/>
          <w:szCs w:val="24"/>
        </w:rPr>
        <w:fldChar w:fldCharType="begin"/>
      </w:r>
      <w:r w:rsidR="00556F56">
        <w:rPr>
          <w:rFonts w:ascii="Times New Roman" w:hAnsi="Times New Roman" w:cs="Times New Roman"/>
          <w:sz w:val="24"/>
          <w:szCs w:val="24"/>
        </w:rPr>
        <w:instrText xml:space="preserve"> SEQ Table \* ARABIC \s 1 </w:instrText>
      </w:r>
      <w:r w:rsidR="00556F56">
        <w:rPr>
          <w:rFonts w:ascii="Times New Roman" w:hAnsi="Times New Roman" w:cs="Times New Roman"/>
          <w:sz w:val="24"/>
          <w:szCs w:val="24"/>
        </w:rPr>
        <w:fldChar w:fldCharType="separate"/>
      </w:r>
      <w:r w:rsidR="00556F56">
        <w:rPr>
          <w:rFonts w:ascii="Times New Roman" w:hAnsi="Times New Roman" w:cs="Times New Roman"/>
          <w:noProof/>
          <w:sz w:val="24"/>
          <w:szCs w:val="24"/>
        </w:rPr>
        <w:t>2</w:t>
      </w:r>
      <w:r w:rsidR="00556F56">
        <w:rPr>
          <w:rFonts w:ascii="Times New Roman" w:hAnsi="Times New Roman" w:cs="Times New Roman"/>
          <w:sz w:val="24"/>
          <w:szCs w:val="24"/>
        </w:rPr>
        <w:fldChar w:fldCharType="end"/>
      </w:r>
      <w:r w:rsidRPr="00624D26">
        <w:rPr>
          <w:rFonts w:ascii="Times New Roman" w:hAnsi="Times New Roman" w:cs="Times New Roman"/>
          <w:sz w:val="24"/>
          <w:szCs w:val="24"/>
        </w:rPr>
        <w:tab/>
      </w:r>
      <w:r w:rsidR="00EA4188" w:rsidRPr="00624D26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EA4188" w:rsidRPr="00EA418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Data sources used </w:t>
      </w:r>
      <w:r w:rsidR="008E28FC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in your implementation</w:t>
      </w:r>
      <w:bookmarkEnd w:id="36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35"/>
        <w:gridCol w:w="2268"/>
        <w:gridCol w:w="2268"/>
      </w:tblGrid>
      <w:tr w:rsidR="00753EC9" w14:paraId="6D038D61" w14:textId="77777777" w:rsidTr="00036C9B">
        <w:tc>
          <w:tcPr>
            <w:tcW w:w="2235" w:type="dxa"/>
          </w:tcPr>
          <w:p w14:paraId="21E5D13A" w14:textId="77777777" w:rsidR="00753EC9" w:rsidRPr="00DE5211" w:rsidRDefault="00753EC9" w:rsidP="00E62460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Column description 1</w:t>
            </w:r>
          </w:p>
        </w:tc>
        <w:tc>
          <w:tcPr>
            <w:tcW w:w="2268" w:type="dxa"/>
          </w:tcPr>
          <w:p w14:paraId="6B5423EE" w14:textId="77777777" w:rsidR="00753EC9" w:rsidRPr="00DE5211" w:rsidRDefault="00753EC9" w:rsidP="00E62460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Column description 2</w:t>
            </w:r>
          </w:p>
        </w:tc>
        <w:tc>
          <w:tcPr>
            <w:tcW w:w="2268" w:type="dxa"/>
          </w:tcPr>
          <w:p w14:paraId="48ED5AA9" w14:textId="77777777" w:rsidR="00753EC9" w:rsidRDefault="00753EC9" w:rsidP="00E62460">
            <w:pPr>
              <w:spacing w:line="276" w:lineRule="auto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Column description 3</w:t>
            </w:r>
          </w:p>
        </w:tc>
      </w:tr>
      <w:tr w:rsidR="00753EC9" w14:paraId="212D77BE" w14:textId="77777777" w:rsidTr="00DB0AA2">
        <w:trPr>
          <w:trHeight w:val="357"/>
        </w:trPr>
        <w:tc>
          <w:tcPr>
            <w:tcW w:w="2235" w:type="dxa"/>
          </w:tcPr>
          <w:p w14:paraId="33096EF0" w14:textId="77777777" w:rsidR="00753EC9" w:rsidRPr="00DE5211" w:rsidRDefault="00753EC9" w:rsidP="00E6246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</w:t>
            </w:r>
          </w:p>
        </w:tc>
        <w:tc>
          <w:tcPr>
            <w:tcW w:w="2268" w:type="dxa"/>
          </w:tcPr>
          <w:p w14:paraId="44C26413" w14:textId="77777777" w:rsidR="00753EC9" w:rsidRPr="00DE5211" w:rsidRDefault="00753EC9" w:rsidP="00E6246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2268" w:type="dxa"/>
          </w:tcPr>
          <w:p w14:paraId="7CE58F48" w14:textId="77777777" w:rsidR="00753EC9" w:rsidRDefault="00753EC9" w:rsidP="00E6246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</w:tr>
      <w:tr w:rsidR="00753EC9" w14:paraId="51E69E11" w14:textId="77777777" w:rsidTr="00DB0AA2">
        <w:trPr>
          <w:trHeight w:val="321"/>
        </w:trPr>
        <w:tc>
          <w:tcPr>
            <w:tcW w:w="2235" w:type="dxa"/>
          </w:tcPr>
          <w:p w14:paraId="10622D25" w14:textId="77777777" w:rsidR="00753EC9" w:rsidRPr="00DE5211" w:rsidRDefault="00753EC9" w:rsidP="00E6246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</w:t>
            </w:r>
          </w:p>
        </w:tc>
        <w:tc>
          <w:tcPr>
            <w:tcW w:w="2268" w:type="dxa"/>
          </w:tcPr>
          <w:p w14:paraId="6935D354" w14:textId="77777777" w:rsidR="00753EC9" w:rsidRPr="00DE5211" w:rsidRDefault="00753EC9" w:rsidP="00E6246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2268" w:type="dxa"/>
          </w:tcPr>
          <w:p w14:paraId="451C02C2" w14:textId="77777777" w:rsidR="00753EC9" w:rsidRDefault="00753EC9" w:rsidP="00E6246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56</w:t>
            </w:r>
          </w:p>
        </w:tc>
      </w:tr>
      <w:tr w:rsidR="00753EC9" w14:paraId="73A2A4DE" w14:textId="77777777" w:rsidTr="00036C9B">
        <w:trPr>
          <w:trHeight w:val="305"/>
        </w:trPr>
        <w:tc>
          <w:tcPr>
            <w:tcW w:w="2235" w:type="dxa"/>
          </w:tcPr>
          <w:p w14:paraId="2DBBA6CB" w14:textId="77777777" w:rsidR="00753EC9" w:rsidRPr="00DE5211" w:rsidRDefault="00753EC9" w:rsidP="00E6246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Z</w:t>
            </w:r>
          </w:p>
        </w:tc>
        <w:tc>
          <w:tcPr>
            <w:tcW w:w="2268" w:type="dxa"/>
          </w:tcPr>
          <w:p w14:paraId="111B77A1" w14:textId="77777777" w:rsidR="00753EC9" w:rsidRPr="00DE5211" w:rsidRDefault="00753EC9" w:rsidP="00E6246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2268" w:type="dxa"/>
          </w:tcPr>
          <w:p w14:paraId="07581EC8" w14:textId="77777777" w:rsidR="00753EC9" w:rsidRDefault="00753EC9" w:rsidP="00E62460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2</w:t>
            </w:r>
          </w:p>
        </w:tc>
      </w:tr>
    </w:tbl>
    <w:p w14:paraId="55B390CE" w14:textId="77777777" w:rsidR="00BC7986" w:rsidRPr="00482B48" w:rsidRDefault="00BC7986" w:rsidP="00E62460">
      <w:pPr>
        <w:pStyle w:val="Heading1"/>
        <w:spacing w:line="276" w:lineRule="auto"/>
        <w:rPr>
          <w:rFonts w:ascii="Times New Roman" w:hAnsi="Times New Roman" w:cs="Times New Roman"/>
          <w:b/>
          <w:color w:val="000000" w:themeColor="text1"/>
          <w:sz w:val="40"/>
          <w:szCs w:val="40"/>
        </w:rPr>
      </w:pPr>
      <w:bookmarkStart w:id="37" w:name="_Toc444517722"/>
      <w:bookmarkStart w:id="38" w:name="_Toc476122302"/>
      <w:r w:rsidRPr="00482B48">
        <w:rPr>
          <w:rFonts w:ascii="Times New Roman" w:hAnsi="Times New Roman" w:cs="Times New Roman"/>
          <w:b/>
          <w:color w:val="000000" w:themeColor="text1"/>
          <w:sz w:val="40"/>
          <w:szCs w:val="40"/>
        </w:rPr>
        <w:t xml:space="preserve">Chapter three: </w:t>
      </w:r>
      <w:bookmarkEnd w:id="37"/>
      <w:r w:rsidR="003840F2">
        <w:rPr>
          <w:rFonts w:ascii="Times New Roman" w:hAnsi="Times New Roman" w:cs="Times New Roman"/>
          <w:b/>
          <w:color w:val="000000" w:themeColor="text1"/>
          <w:sz w:val="40"/>
          <w:szCs w:val="40"/>
        </w:rPr>
        <w:t>The Problem</w:t>
      </w:r>
      <w:bookmarkEnd w:id="38"/>
    </w:p>
    <w:p w14:paraId="6B62F1B3" w14:textId="77777777" w:rsidR="00414EC3" w:rsidRDefault="00414EC3" w:rsidP="00E62460">
      <w:pPr>
        <w:spacing w:line="276" w:lineRule="auto"/>
        <w:rPr>
          <w:rFonts w:ascii="Times New Roman" w:hAnsi="Times New Roman" w:cs="Times New Roman"/>
          <w:sz w:val="40"/>
          <w:szCs w:val="40"/>
        </w:rPr>
      </w:pPr>
    </w:p>
    <w:p w14:paraId="33458EAD" w14:textId="77777777" w:rsidR="00414EC3" w:rsidRPr="007A0BC6" w:rsidRDefault="00414EC3" w:rsidP="00E62460">
      <w:pPr>
        <w:pStyle w:val="Heading2"/>
        <w:spacing w:line="276" w:lineRule="auto"/>
        <w:jc w:val="left"/>
      </w:pPr>
      <w:bookmarkStart w:id="39" w:name="_Toc444517723"/>
      <w:bookmarkStart w:id="40" w:name="_Toc476122303"/>
      <w:r w:rsidRPr="000D04C1">
        <w:t>Summary</w:t>
      </w:r>
      <w:bookmarkEnd w:id="39"/>
      <w:bookmarkEnd w:id="40"/>
    </w:p>
    <w:p w14:paraId="3E4D5D4C" w14:textId="77777777" w:rsidR="00FA57E4" w:rsidRPr="0004481D" w:rsidRDefault="0004481D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  <w:r w:rsidRPr="0004481D">
        <w:rPr>
          <w:rFonts w:ascii="Times New Roman" w:hAnsi="Times New Roman" w:cs="Times New Roman"/>
          <w:color w:val="00000A"/>
          <w:sz w:val="24"/>
          <w:szCs w:val="24"/>
        </w:rPr>
        <w:t>The purpose of this chapter is to clearly explain the technical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04481D">
        <w:rPr>
          <w:rFonts w:ascii="Times New Roman" w:hAnsi="Times New Roman" w:cs="Times New Roman"/>
          <w:color w:val="00000A"/>
          <w:sz w:val="24"/>
          <w:szCs w:val="24"/>
        </w:rPr>
        <w:t>problem and/or identify the user requirements</w:t>
      </w:r>
      <w:r>
        <w:rPr>
          <w:rFonts w:ascii="Times New Roman" w:hAnsi="Times New Roman" w:cs="Times New Roman"/>
          <w:color w:val="00000A"/>
          <w:sz w:val="24"/>
          <w:szCs w:val="24"/>
        </w:rPr>
        <w:t>.</w:t>
      </w:r>
    </w:p>
    <w:p w14:paraId="1AE59766" w14:textId="77777777" w:rsidR="00FA57E4" w:rsidRDefault="00FA57E4" w:rsidP="00E62460">
      <w:pPr>
        <w:pStyle w:val="Heading2"/>
        <w:spacing w:line="276" w:lineRule="auto"/>
        <w:jc w:val="left"/>
      </w:pPr>
      <w:bookmarkStart w:id="41" w:name="_Toc444517724"/>
      <w:bookmarkStart w:id="42" w:name="_Toc476122304"/>
      <w:r>
        <w:t>3.1</w:t>
      </w:r>
      <w:r>
        <w:tab/>
      </w:r>
      <w:bookmarkEnd w:id="41"/>
      <w:r w:rsidR="0004481D">
        <w:t>Project UML documentation</w:t>
      </w:r>
      <w:bookmarkEnd w:id="42"/>
    </w:p>
    <w:p w14:paraId="46EE8071" w14:textId="77777777" w:rsidR="0004481D" w:rsidRPr="0004481D" w:rsidRDefault="0004481D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  <w:r w:rsidRPr="0004481D">
        <w:rPr>
          <w:rFonts w:ascii="Times New Roman" w:hAnsi="Times New Roman" w:cs="Times New Roman"/>
          <w:color w:val="00000A"/>
          <w:sz w:val="24"/>
          <w:szCs w:val="24"/>
        </w:rPr>
        <w:t>Provide any model(s) of the problem (e.g. equations, ERD’s, UML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04481D">
        <w:rPr>
          <w:rFonts w:ascii="Times New Roman" w:hAnsi="Times New Roman" w:cs="Times New Roman"/>
          <w:color w:val="00000A"/>
          <w:sz w:val="24"/>
          <w:szCs w:val="24"/>
        </w:rPr>
        <w:t>Use Cases &amp; Scenarios, Activity Diagrams, etc.)</w:t>
      </w:r>
    </w:p>
    <w:p w14:paraId="02F2C34E" w14:textId="77777777" w:rsidR="00154AFE" w:rsidRDefault="00640215" w:rsidP="00E62460">
      <w:pPr>
        <w:spacing w:line="276" w:lineRule="auto"/>
        <w:rPr>
          <w:lang w:eastAsia="en-IE"/>
        </w:rPr>
      </w:pPr>
      <w:bookmarkStart w:id="43" w:name="_Toc444517725"/>
      <w:r>
        <w:rPr>
          <w:noProof/>
          <w:lang w:eastAsia="en-IE"/>
        </w:rPr>
        <w:lastRenderedPageBreak/>
        <w:drawing>
          <wp:inline distT="0" distB="0" distL="0" distR="0" wp14:anchorId="6B0B556A" wp14:editId="04746304">
            <wp:extent cx="3399160" cy="2163170"/>
            <wp:effectExtent l="0" t="0" r="0" b="8890"/>
            <wp:docPr id="42" name="Picture 42" descr="http://3.bp.blogspot.com/-swOTsOstWZ4/UGGtQq6ZhsI/AAAAAAAABRA/kIBx2OAT8_s/s1600/1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ttp://3.bp.blogspot.com/-swOTsOstWZ4/UGGtQq6ZhsI/AAAAAAAABRA/kIBx2OAT8_s/s1600/12.pn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01069" cy="2164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8C1B8E" w14:textId="77777777" w:rsidR="00640215" w:rsidRPr="00F003B3" w:rsidRDefault="00640215" w:rsidP="00E62460">
      <w:pPr>
        <w:pStyle w:val="Caption"/>
        <w:spacing w:line="276" w:lineRule="auto"/>
        <w:rPr>
          <w:rFonts w:ascii="Times New Roman" w:hAnsi="Times New Roman" w:cs="Times New Roman"/>
          <w:sz w:val="24"/>
          <w:szCs w:val="24"/>
          <w:lang w:eastAsia="en-IE"/>
        </w:rPr>
      </w:pPr>
      <w:bookmarkStart w:id="44" w:name="_Toc445718606"/>
      <w:r w:rsidRPr="00F003B3">
        <w:rPr>
          <w:rFonts w:ascii="Times New Roman" w:hAnsi="Times New Roman" w:cs="Times New Roman"/>
          <w:sz w:val="24"/>
          <w:szCs w:val="24"/>
        </w:rPr>
        <w:t>Figure 3</w:t>
      </w:r>
      <w:r w:rsidRPr="00F003B3">
        <w:rPr>
          <w:rFonts w:ascii="Times New Roman" w:hAnsi="Times New Roman" w:cs="Times New Roman"/>
          <w:sz w:val="24"/>
          <w:szCs w:val="24"/>
        </w:rPr>
        <w:noBreakHyphen/>
      </w:r>
      <w:r w:rsidRPr="00F003B3">
        <w:rPr>
          <w:rFonts w:ascii="Times New Roman" w:hAnsi="Times New Roman" w:cs="Times New Roman"/>
          <w:sz w:val="24"/>
          <w:szCs w:val="24"/>
        </w:rPr>
        <w:fldChar w:fldCharType="begin"/>
      </w:r>
      <w:r w:rsidRPr="00F003B3">
        <w:rPr>
          <w:rFonts w:ascii="Times New Roman" w:hAnsi="Times New Roman" w:cs="Times New Roman"/>
          <w:sz w:val="24"/>
          <w:szCs w:val="24"/>
        </w:rPr>
        <w:instrText xml:space="preserve"> SEQ Figure \* ARABIC \s 1 </w:instrText>
      </w:r>
      <w:r w:rsidRPr="00F003B3">
        <w:rPr>
          <w:rFonts w:ascii="Times New Roman" w:hAnsi="Times New Roman" w:cs="Times New Roman"/>
          <w:sz w:val="24"/>
          <w:szCs w:val="24"/>
        </w:rPr>
        <w:fldChar w:fldCharType="separate"/>
      </w:r>
      <w:r w:rsidRPr="00F003B3">
        <w:rPr>
          <w:rFonts w:ascii="Times New Roman" w:hAnsi="Times New Roman" w:cs="Times New Roman"/>
          <w:noProof/>
          <w:sz w:val="24"/>
          <w:szCs w:val="24"/>
        </w:rPr>
        <w:t>1</w:t>
      </w:r>
      <w:r w:rsidRPr="00F003B3">
        <w:rPr>
          <w:rFonts w:ascii="Times New Roman" w:hAnsi="Times New Roman" w:cs="Times New Roman"/>
          <w:sz w:val="24"/>
          <w:szCs w:val="24"/>
        </w:rPr>
        <w:fldChar w:fldCharType="end"/>
      </w:r>
      <w:r w:rsidRPr="00F003B3">
        <w:rPr>
          <w:rFonts w:ascii="Times New Roman" w:hAnsi="Times New Roman" w:cs="Times New Roman"/>
          <w:sz w:val="24"/>
          <w:szCs w:val="24"/>
        </w:rPr>
        <w:tab/>
        <w:t>UML class diagram overview for this project.</w:t>
      </w:r>
      <w:bookmarkEnd w:id="44"/>
    </w:p>
    <w:p w14:paraId="680A4E5D" w14:textId="77777777" w:rsidR="00640215" w:rsidRPr="00154AFE" w:rsidRDefault="00640215" w:rsidP="00E62460">
      <w:pPr>
        <w:spacing w:line="276" w:lineRule="auto"/>
        <w:rPr>
          <w:lang w:eastAsia="en-IE"/>
        </w:rPr>
      </w:pPr>
    </w:p>
    <w:p w14:paraId="1F325634" w14:textId="77777777" w:rsidR="00FA57E4" w:rsidRDefault="00FA57E4" w:rsidP="00E62460">
      <w:pPr>
        <w:pStyle w:val="Heading2"/>
        <w:spacing w:line="276" w:lineRule="auto"/>
        <w:jc w:val="left"/>
      </w:pPr>
      <w:bookmarkStart w:id="45" w:name="_Toc476122305"/>
      <w:r>
        <w:t>3.2</w:t>
      </w:r>
      <w:r>
        <w:tab/>
      </w:r>
      <w:bookmarkEnd w:id="43"/>
      <w:r w:rsidR="0004481D">
        <w:t>Problem analysis</w:t>
      </w:r>
      <w:bookmarkEnd w:id="45"/>
    </w:p>
    <w:p w14:paraId="5CA2C03A" w14:textId="77777777" w:rsidR="0004481D" w:rsidRPr="0004481D" w:rsidRDefault="0004481D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  <w:r w:rsidRPr="0004481D">
        <w:rPr>
          <w:rFonts w:ascii="Times New Roman" w:hAnsi="Times New Roman" w:cs="Times New Roman"/>
          <w:b/>
          <w:bCs/>
          <w:color w:val="00000A"/>
          <w:sz w:val="24"/>
          <w:szCs w:val="24"/>
        </w:rPr>
        <w:t xml:space="preserve"> </w:t>
      </w:r>
      <w:r w:rsidRPr="0004481D">
        <w:rPr>
          <w:rFonts w:ascii="Times New Roman" w:hAnsi="Times New Roman" w:cs="Times New Roman"/>
          <w:color w:val="00000A"/>
          <w:sz w:val="24"/>
          <w:szCs w:val="24"/>
        </w:rPr>
        <w:t>Provide any analysis of the problem, leading to a greater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04481D">
        <w:rPr>
          <w:rFonts w:ascii="Times New Roman" w:hAnsi="Times New Roman" w:cs="Times New Roman"/>
          <w:color w:val="00000A"/>
          <w:sz w:val="24"/>
          <w:szCs w:val="24"/>
        </w:rPr>
        <w:t>understanding</w:t>
      </w:r>
    </w:p>
    <w:p w14:paraId="6B06BA6E" w14:textId="77777777" w:rsidR="00FA57E4" w:rsidRPr="0004481D" w:rsidRDefault="0004481D" w:rsidP="00E62460">
      <w:pPr>
        <w:spacing w:line="276" w:lineRule="auto"/>
        <w:rPr>
          <w:rFonts w:ascii="Times New Roman" w:hAnsi="Times New Roman" w:cs="Times New Roman"/>
          <w:sz w:val="24"/>
          <w:szCs w:val="24"/>
          <w:lang w:eastAsia="en-IE"/>
        </w:rPr>
      </w:pPr>
      <w:r w:rsidRPr="0004481D">
        <w:rPr>
          <w:rFonts w:ascii="Times New Roman" w:hAnsi="Times New Roman" w:cs="Times New Roman"/>
          <w:color w:val="00000A"/>
          <w:sz w:val="24"/>
          <w:szCs w:val="24"/>
        </w:rPr>
        <w:t>There should be no decisions made in this chapter</w:t>
      </w:r>
    </w:p>
    <w:p w14:paraId="19219836" w14:textId="77777777" w:rsidR="0004481D" w:rsidRDefault="0004481D" w:rsidP="00E62460">
      <w:pPr>
        <w:spacing w:line="276" w:lineRule="auto"/>
        <w:rPr>
          <w:rFonts w:ascii="Times New Roman" w:eastAsiaTheme="majorEastAsia" w:hAnsi="Times New Roman" w:cs="Times New Roman"/>
          <w:b/>
          <w:sz w:val="40"/>
          <w:szCs w:val="40"/>
        </w:rPr>
      </w:pPr>
      <w:bookmarkStart w:id="46" w:name="_Toc444517728"/>
      <w:r>
        <w:rPr>
          <w:rFonts w:ascii="Times New Roman" w:hAnsi="Times New Roman" w:cs="Times New Roman"/>
          <w:b/>
          <w:sz w:val="40"/>
          <w:szCs w:val="40"/>
        </w:rPr>
        <w:br w:type="page"/>
      </w:r>
    </w:p>
    <w:p w14:paraId="55C16749" w14:textId="77777777" w:rsidR="00BC7986" w:rsidRPr="006E286B" w:rsidRDefault="00BC7986" w:rsidP="00E62460">
      <w:pPr>
        <w:pStyle w:val="Heading1"/>
        <w:spacing w:line="276" w:lineRule="auto"/>
        <w:rPr>
          <w:rFonts w:ascii="Times New Roman" w:hAnsi="Times New Roman" w:cs="Times New Roman"/>
          <w:b/>
          <w:color w:val="auto"/>
          <w:sz w:val="40"/>
          <w:szCs w:val="40"/>
        </w:rPr>
      </w:pPr>
      <w:bookmarkStart w:id="47" w:name="_Toc476122306"/>
      <w:r w:rsidRPr="006E286B">
        <w:rPr>
          <w:rFonts w:ascii="Times New Roman" w:hAnsi="Times New Roman" w:cs="Times New Roman"/>
          <w:b/>
          <w:color w:val="auto"/>
          <w:sz w:val="40"/>
          <w:szCs w:val="40"/>
        </w:rPr>
        <w:lastRenderedPageBreak/>
        <w:t xml:space="preserve">Chapter four: </w:t>
      </w:r>
      <w:bookmarkEnd w:id="46"/>
      <w:r w:rsidR="003840F2">
        <w:rPr>
          <w:rFonts w:ascii="Times New Roman" w:hAnsi="Times New Roman" w:cs="Times New Roman"/>
          <w:b/>
          <w:color w:val="auto"/>
          <w:sz w:val="40"/>
          <w:szCs w:val="40"/>
        </w:rPr>
        <w:t>The Solution</w:t>
      </w:r>
      <w:bookmarkEnd w:id="47"/>
    </w:p>
    <w:p w14:paraId="296FEF7D" w14:textId="77777777" w:rsidR="0097075F" w:rsidRDefault="0097075F" w:rsidP="00E62460">
      <w:pPr>
        <w:spacing w:line="276" w:lineRule="auto"/>
        <w:rPr>
          <w:rFonts w:ascii="Times New Roman" w:hAnsi="Times New Roman" w:cs="Times New Roman"/>
          <w:sz w:val="40"/>
          <w:szCs w:val="40"/>
        </w:rPr>
      </w:pPr>
    </w:p>
    <w:p w14:paraId="2A7715B0" w14:textId="77777777" w:rsidR="00735F1D" w:rsidRDefault="00735F1D" w:rsidP="00E62460">
      <w:pPr>
        <w:pStyle w:val="Heading2"/>
        <w:spacing w:line="276" w:lineRule="auto"/>
        <w:jc w:val="left"/>
      </w:pPr>
      <w:bookmarkStart w:id="48" w:name="_Toc444517729"/>
      <w:bookmarkStart w:id="49" w:name="_Toc476122307"/>
      <w:r w:rsidRPr="00735F1D">
        <w:t>Summary</w:t>
      </w:r>
      <w:bookmarkEnd w:id="48"/>
      <w:bookmarkEnd w:id="49"/>
      <w:r w:rsidRPr="00735F1D">
        <w:t xml:space="preserve"> </w:t>
      </w:r>
    </w:p>
    <w:p w14:paraId="7194DBDC" w14:textId="77777777" w:rsidR="00AA1DB8" w:rsidRPr="00AA1DB8" w:rsidRDefault="00AA1DB8" w:rsidP="00E62460">
      <w:pPr>
        <w:spacing w:line="276" w:lineRule="auto"/>
      </w:pPr>
    </w:p>
    <w:p w14:paraId="36F871FF" w14:textId="77777777" w:rsidR="00193DA6" w:rsidRDefault="00193DA6" w:rsidP="00E62460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193DA6">
        <w:rPr>
          <w:rFonts w:ascii="Times New Roman" w:hAnsi="Times New Roman" w:cs="Times New Roman"/>
          <w:sz w:val="24"/>
          <w:szCs w:val="24"/>
        </w:rPr>
        <w:t>The purpose of this chapter is to clearly</w:t>
      </w:r>
      <w:r>
        <w:rPr>
          <w:rFonts w:ascii="Times New Roman" w:hAnsi="Times New Roman" w:cs="Times New Roman"/>
          <w:sz w:val="24"/>
          <w:szCs w:val="24"/>
        </w:rPr>
        <w:t xml:space="preserve"> identify, discuss, and justify </w:t>
      </w:r>
      <w:r w:rsidRPr="00193DA6">
        <w:rPr>
          <w:rFonts w:ascii="Times New Roman" w:hAnsi="Times New Roman" w:cs="Times New Roman"/>
          <w:sz w:val="24"/>
          <w:szCs w:val="24"/>
        </w:rPr>
        <w:t>the decisions you make</w:t>
      </w:r>
    </w:p>
    <w:p w14:paraId="3EDF60F7" w14:textId="77777777" w:rsidR="00193DA6" w:rsidRPr="00193DA6" w:rsidRDefault="00193DA6" w:rsidP="00E62460">
      <w:pPr>
        <w:pStyle w:val="Heading2"/>
        <w:spacing w:line="276" w:lineRule="auto"/>
        <w:jc w:val="left"/>
        <w:rPr>
          <w:b w:val="0"/>
          <w:sz w:val="24"/>
          <w:szCs w:val="24"/>
        </w:rPr>
      </w:pPr>
      <w:bookmarkStart w:id="50" w:name="_Toc476122308"/>
      <w:bookmarkStart w:id="51" w:name="_Toc444517730"/>
      <w:r w:rsidRPr="00193DA6">
        <w:rPr>
          <w:b w:val="0"/>
          <w:sz w:val="24"/>
          <w:szCs w:val="24"/>
        </w:rPr>
        <w:t>Depending on your type of project, you may not need to include</w:t>
      </w:r>
      <w:r>
        <w:rPr>
          <w:b w:val="0"/>
          <w:sz w:val="24"/>
          <w:szCs w:val="24"/>
        </w:rPr>
        <w:t xml:space="preserve"> all </w:t>
      </w:r>
      <w:r w:rsidRPr="00193DA6">
        <w:rPr>
          <w:b w:val="0"/>
          <w:sz w:val="24"/>
          <w:szCs w:val="24"/>
        </w:rPr>
        <w:t>of these</w:t>
      </w:r>
      <w:r>
        <w:rPr>
          <w:b w:val="0"/>
          <w:sz w:val="24"/>
          <w:szCs w:val="24"/>
        </w:rPr>
        <w:t>:</w:t>
      </w:r>
      <w:bookmarkEnd w:id="50"/>
    </w:p>
    <w:p w14:paraId="29136752" w14:textId="77777777" w:rsidR="00150D34" w:rsidRDefault="00150D34" w:rsidP="00E62460">
      <w:pPr>
        <w:pStyle w:val="Heading2"/>
        <w:spacing w:line="276" w:lineRule="auto"/>
        <w:jc w:val="left"/>
      </w:pPr>
      <w:bookmarkStart w:id="52" w:name="_Toc476122309"/>
      <w:r>
        <w:t>4.1</w:t>
      </w:r>
      <w:r>
        <w:tab/>
      </w:r>
      <w:bookmarkEnd w:id="51"/>
      <w:r w:rsidR="00F60860" w:rsidRPr="00F60860">
        <w:t>Analytical Work</w:t>
      </w:r>
      <w:bookmarkEnd w:id="52"/>
    </w:p>
    <w:p w14:paraId="39508E14" w14:textId="77777777" w:rsidR="00DC2386" w:rsidRPr="00DC2386" w:rsidRDefault="00F60860" w:rsidP="00E62460">
      <w:pPr>
        <w:spacing w:line="276" w:lineRule="auto"/>
      </w:pPr>
      <w:r w:rsidRPr="00F60860">
        <w:rPr>
          <w:rFonts w:ascii="Times New Roman" w:eastAsia="Arial Unicode MS" w:hAnsi="Times New Roman" w:cstheme="majorBidi"/>
          <w:color w:val="000000" w:themeColor="text1"/>
          <w:sz w:val="24"/>
          <w:szCs w:val="24"/>
          <w:lang w:eastAsia="en-IE"/>
        </w:rPr>
        <w:t>E.g. Equations, etc. that describe your solution</w:t>
      </w:r>
    </w:p>
    <w:p w14:paraId="0B79AC10" w14:textId="77777777" w:rsidR="00150D34" w:rsidRDefault="00150D34" w:rsidP="00E62460">
      <w:pPr>
        <w:pStyle w:val="Heading2"/>
        <w:spacing w:line="276" w:lineRule="auto"/>
        <w:jc w:val="left"/>
      </w:pPr>
      <w:bookmarkStart w:id="53" w:name="_Toc444517731"/>
      <w:bookmarkStart w:id="54" w:name="_Toc476122310"/>
      <w:r w:rsidRPr="00150D34">
        <w:t>4.2</w:t>
      </w:r>
      <w:r w:rsidRPr="00150D34">
        <w:tab/>
      </w:r>
      <w:bookmarkEnd w:id="53"/>
      <w:r w:rsidR="00F60860" w:rsidRPr="00F60860">
        <w:t>Architectural</w:t>
      </w:r>
      <w:r w:rsidR="00F60860">
        <w:t xml:space="preserve"> Level</w:t>
      </w:r>
      <w:bookmarkEnd w:id="54"/>
    </w:p>
    <w:p w14:paraId="0C78B746" w14:textId="77777777" w:rsidR="00C7683E" w:rsidRDefault="00F60860" w:rsidP="00E62460">
      <w:pPr>
        <w:spacing w:line="276" w:lineRule="auto"/>
        <w:rPr>
          <w:rFonts w:ascii="Times New Roman" w:eastAsia="Arial Unicode MS" w:hAnsi="Times New Roman" w:cstheme="majorBidi"/>
          <w:color w:val="000000" w:themeColor="text1"/>
          <w:sz w:val="24"/>
          <w:szCs w:val="24"/>
          <w:lang w:eastAsia="en-IE"/>
        </w:rPr>
      </w:pPr>
      <w:r w:rsidRPr="00F60860">
        <w:rPr>
          <w:rFonts w:ascii="Times New Roman" w:eastAsia="Arial Unicode MS" w:hAnsi="Times New Roman" w:cstheme="majorBidi"/>
          <w:color w:val="000000" w:themeColor="text1"/>
          <w:sz w:val="24"/>
          <w:szCs w:val="24"/>
          <w:lang w:eastAsia="en-IE"/>
        </w:rPr>
        <w:t>E.g. Implementation Diagrams</w:t>
      </w:r>
    </w:p>
    <w:p w14:paraId="46742D3F" w14:textId="77777777" w:rsidR="00F60860" w:rsidRDefault="00F60860" w:rsidP="00E62460">
      <w:pPr>
        <w:pStyle w:val="Heading2"/>
        <w:spacing w:line="276" w:lineRule="auto"/>
        <w:jc w:val="left"/>
      </w:pPr>
      <w:bookmarkStart w:id="55" w:name="_Toc476122311"/>
      <w:r w:rsidRPr="00150D34">
        <w:t>4.2</w:t>
      </w:r>
      <w:r w:rsidRPr="00150D34">
        <w:tab/>
      </w:r>
      <w:r>
        <w:t>High Level</w:t>
      </w:r>
      <w:bookmarkEnd w:id="55"/>
    </w:p>
    <w:p w14:paraId="12839388" w14:textId="77777777" w:rsidR="00F60860" w:rsidRDefault="00F60860" w:rsidP="00E62460">
      <w:pPr>
        <w:pStyle w:val="Heading2"/>
        <w:spacing w:line="276" w:lineRule="auto"/>
        <w:jc w:val="left"/>
        <w:rPr>
          <w:b w:val="0"/>
          <w:sz w:val="24"/>
          <w:szCs w:val="24"/>
        </w:rPr>
      </w:pPr>
      <w:bookmarkStart w:id="56" w:name="_Toc476122312"/>
      <w:r w:rsidRPr="00F60860">
        <w:rPr>
          <w:b w:val="0"/>
          <w:sz w:val="24"/>
          <w:szCs w:val="24"/>
        </w:rPr>
        <w:t>E.g. Packages, Class Diagrams, etc.</w:t>
      </w:r>
      <w:bookmarkEnd w:id="56"/>
    </w:p>
    <w:p w14:paraId="36B43425" w14:textId="77777777" w:rsidR="00F60860" w:rsidRDefault="00F60860" w:rsidP="00E62460">
      <w:pPr>
        <w:pStyle w:val="Heading2"/>
        <w:spacing w:line="276" w:lineRule="auto"/>
        <w:jc w:val="left"/>
      </w:pPr>
      <w:bookmarkStart w:id="57" w:name="_Toc476122313"/>
      <w:r w:rsidRPr="00150D34">
        <w:t>4.2</w:t>
      </w:r>
      <w:r w:rsidRPr="00150D34">
        <w:tab/>
      </w:r>
      <w:r>
        <w:t>Low Level</w:t>
      </w:r>
      <w:bookmarkEnd w:id="57"/>
    </w:p>
    <w:p w14:paraId="06122F67" w14:textId="77777777" w:rsidR="00F60860" w:rsidRDefault="00F60860" w:rsidP="00E62460">
      <w:pPr>
        <w:pStyle w:val="Heading2"/>
        <w:spacing w:line="276" w:lineRule="auto"/>
        <w:jc w:val="left"/>
        <w:rPr>
          <w:b w:val="0"/>
          <w:sz w:val="24"/>
          <w:szCs w:val="24"/>
        </w:rPr>
      </w:pPr>
      <w:bookmarkStart w:id="58" w:name="_Toc476122314"/>
      <w:r w:rsidRPr="00F60860">
        <w:rPr>
          <w:b w:val="0"/>
          <w:sz w:val="24"/>
          <w:szCs w:val="24"/>
        </w:rPr>
        <w:t>E.g. Method specifications, Algorithms, etc</w:t>
      </w:r>
      <w:r>
        <w:rPr>
          <w:b w:val="0"/>
          <w:sz w:val="24"/>
          <w:szCs w:val="24"/>
        </w:rPr>
        <w:t>.</w:t>
      </w:r>
      <w:bookmarkEnd w:id="58"/>
    </w:p>
    <w:p w14:paraId="5F96004D" w14:textId="77777777" w:rsidR="00F60860" w:rsidRDefault="00F60860" w:rsidP="00E62460">
      <w:pPr>
        <w:pStyle w:val="Heading2"/>
        <w:spacing w:line="276" w:lineRule="auto"/>
        <w:jc w:val="left"/>
      </w:pPr>
      <w:bookmarkStart w:id="59" w:name="_Toc476122315"/>
      <w:r w:rsidRPr="00150D34">
        <w:t>4.2</w:t>
      </w:r>
      <w:r w:rsidRPr="00150D34">
        <w:tab/>
      </w:r>
      <w:r>
        <w:t>Implementation</w:t>
      </w:r>
      <w:bookmarkEnd w:id="59"/>
    </w:p>
    <w:p w14:paraId="4C48361B" w14:textId="77777777" w:rsidR="00F60860" w:rsidRPr="00F60860" w:rsidRDefault="00F60860" w:rsidP="00E62460">
      <w:pPr>
        <w:spacing w:line="276" w:lineRule="auto"/>
        <w:rPr>
          <w:rFonts w:ascii="Times New Roman" w:hAnsi="Times New Roman" w:cs="Times New Roman"/>
          <w:sz w:val="24"/>
          <w:szCs w:val="24"/>
          <w:lang w:eastAsia="en-IE"/>
        </w:rPr>
      </w:pPr>
      <w:r w:rsidRPr="00F60860">
        <w:rPr>
          <w:rFonts w:ascii="Times New Roman" w:hAnsi="Times New Roman" w:cs="Times New Roman"/>
          <w:sz w:val="24"/>
          <w:szCs w:val="24"/>
          <w:lang w:eastAsia="en-IE"/>
        </w:rPr>
        <w:t>Discuss anything interesting here; put full source code in an appendix or attachment</w:t>
      </w:r>
    </w:p>
    <w:p w14:paraId="769D0D3C" w14:textId="77777777" w:rsidR="006D5CCE" w:rsidRDefault="006D5CCE" w:rsidP="00E62460">
      <w:pPr>
        <w:pStyle w:val="Heading1"/>
        <w:spacing w:line="276" w:lineRule="auto"/>
        <w:rPr>
          <w:rFonts w:ascii="Times New Roman" w:hAnsi="Times New Roman" w:cs="Times New Roman"/>
          <w:b/>
          <w:color w:val="000000" w:themeColor="text1"/>
          <w:sz w:val="40"/>
          <w:szCs w:val="40"/>
        </w:rPr>
      </w:pPr>
    </w:p>
    <w:p w14:paraId="54CD245A" w14:textId="77777777" w:rsidR="006D5CCE" w:rsidRDefault="006D5CCE" w:rsidP="00E62460">
      <w:pPr>
        <w:spacing w:line="276" w:lineRule="auto"/>
        <w:rPr>
          <w:rFonts w:ascii="Times New Roman" w:eastAsiaTheme="majorEastAsia" w:hAnsi="Times New Roman" w:cs="Times New Roman"/>
          <w:b/>
          <w:color w:val="000000" w:themeColor="text1"/>
          <w:sz w:val="40"/>
          <w:szCs w:val="40"/>
        </w:rPr>
      </w:pPr>
    </w:p>
    <w:p w14:paraId="1231BE67" w14:textId="77777777" w:rsidR="00F60860" w:rsidRDefault="00F60860" w:rsidP="00E62460">
      <w:pPr>
        <w:spacing w:line="276" w:lineRule="auto"/>
        <w:rPr>
          <w:rFonts w:ascii="Times New Roman" w:eastAsiaTheme="majorEastAsia" w:hAnsi="Times New Roman" w:cs="Times New Roman"/>
          <w:b/>
          <w:color w:val="000000" w:themeColor="text1"/>
          <w:sz w:val="40"/>
          <w:szCs w:val="40"/>
        </w:rPr>
      </w:pPr>
      <w:bookmarkStart w:id="60" w:name="_Toc444517732"/>
      <w:r>
        <w:rPr>
          <w:rFonts w:ascii="Times New Roman" w:hAnsi="Times New Roman" w:cs="Times New Roman"/>
          <w:b/>
          <w:color w:val="000000" w:themeColor="text1"/>
          <w:sz w:val="40"/>
          <w:szCs w:val="40"/>
        </w:rPr>
        <w:br w:type="page"/>
      </w:r>
    </w:p>
    <w:p w14:paraId="2ECC9238" w14:textId="77777777" w:rsidR="00BC7986" w:rsidRPr="00F90A1F" w:rsidRDefault="00BC7986" w:rsidP="00E62460">
      <w:pPr>
        <w:pStyle w:val="Heading1"/>
        <w:spacing w:line="276" w:lineRule="auto"/>
        <w:rPr>
          <w:rFonts w:ascii="Times New Roman" w:hAnsi="Times New Roman" w:cs="Times New Roman"/>
          <w:b/>
          <w:color w:val="000000" w:themeColor="text1"/>
          <w:sz w:val="40"/>
          <w:szCs w:val="40"/>
        </w:rPr>
      </w:pPr>
      <w:bookmarkStart w:id="61" w:name="_Toc476122316"/>
      <w:r w:rsidRPr="00F90A1F">
        <w:rPr>
          <w:rFonts w:ascii="Times New Roman" w:hAnsi="Times New Roman" w:cs="Times New Roman"/>
          <w:b/>
          <w:color w:val="000000" w:themeColor="text1"/>
          <w:sz w:val="40"/>
          <w:szCs w:val="40"/>
        </w:rPr>
        <w:lastRenderedPageBreak/>
        <w:t xml:space="preserve">Chapter five: </w:t>
      </w:r>
      <w:bookmarkEnd w:id="60"/>
      <w:r w:rsidR="003840F2">
        <w:rPr>
          <w:rFonts w:ascii="Times New Roman" w:hAnsi="Times New Roman" w:cs="Times New Roman"/>
          <w:b/>
          <w:color w:val="000000" w:themeColor="text1"/>
          <w:sz w:val="40"/>
          <w:szCs w:val="40"/>
        </w:rPr>
        <w:t>Evaluation</w:t>
      </w:r>
      <w:bookmarkEnd w:id="61"/>
    </w:p>
    <w:p w14:paraId="36FEB5B0" w14:textId="77777777" w:rsidR="003952A8" w:rsidRDefault="003952A8" w:rsidP="00E62460">
      <w:pPr>
        <w:spacing w:line="276" w:lineRule="auto"/>
        <w:outlineLvl w:val="0"/>
      </w:pPr>
    </w:p>
    <w:p w14:paraId="30D7AA69" w14:textId="77777777" w:rsidR="0071712E" w:rsidRDefault="0071712E" w:rsidP="00E62460">
      <w:pPr>
        <w:spacing w:line="276" w:lineRule="auto"/>
        <w:outlineLvl w:val="0"/>
      </w:pPr>
    </w:p>
    <w:p w14:paraId="46E7F71A" w14:textId="77777777" w:rsidR="003952A8" w:rsidRPr="007A0BC6" w:rsidRDefault="003952A8" w:rsidP="00E62460">
      <w:pPr>
        <w:pStyle w:val="Heading2"/>
        <w:spacing w:line="276" w:lineRule="auto"/>
        <w:jc w:val="left"/>
      </w:pPr>
      <w:bookmarkStart w:id="62" w:name="_Toc444517733"/>
      <w:bookmarkStart w:id="63" w:name="_Toc476122317"/>
      <w:r w:rsidRPr="000D04C1">
        <w:t>Summary</w:t>
      </w:r>
      <w:bookmarkEnd w:id="62"/>
      <w:bookmarkEnd w:id="63"/>
    </w:p>
    <w:p w14:paraId="2FBD7860" w14:textId="77777777" w:rsidR="00AC7452" w:rsidRDefault="003952A8" w:rsidP="00E62460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886F8A">
        <w:rPr>
          <w:rFonts w:ascii="Times New Roman" w:hAnsi="Times New Roman" w:cs="Times New Roman"/>
          <w:sz w:val="24"/>
          <w:szCs w:val="24"/>
        </w:rPr>
        <w:t xml:space="preserve">Chapter 5 </w:t>
      </w:r>
      <w:r w:rsidR="00F120E1">
        <w:rPr>
          <w:rFonts w:ascii="Times New Roman" w:hAnsi="Times New Roman" w:cs="Times New Roman"/>
          <w:sz w:val="24"/>
          <w:szCs w:val="24"/>
        </w:rPr>
        <w:t>describes……..</w:t>
      </w:r>
    </w:p>
    <w:p w14:paraId="1105621A" w14:textId="77777777" w:rsidR="00307722" w:rsidRDefault="00AC7452" w:rsidP="00E62460">
      <w:pPr>
        <w:pStyle w:val="Heading2"/>
        <w:spacing w:line="276" w:lineRule="auto"/>
        <w:jc w:val="left"/>
      </w:pPr>
      <w:bookmarkStart w:id="64" w:name="_Toc444517734"/>
      <w:bookmarkStart w:id="65" w:name="_Toc476122318"/>
      <w:r>
        <w:t>5.1</w:t>
      </w:r>
      <w:r>
        <w:tab/>
      </w:r>
      <w:bookmarkEnd w:id="64"/>
      <w:r w:rsidR="005969AD" w:rsidRPr="005969AD">
        <w:t>Solution Verification</w:t>
      </w:r>
      <w:bookmarkEnd w:id="65"/>
    </w:p>
    <w:p w14:paraId="7B1DF87B" w14:textId="77777777" w:rsidR="00B5460E" w:rsidRDefault="00B5460E" w:rsidP="00E62460">
      <w:pPr>
        <w:pStyle w:val="Heading2"/>
        <w:spacing w:line="276" w:lineRule="auto"/>
        <w:jc w:val="left"/>
        <w:rPr>
          <w:rFonts w:eastAsiaTheme="minorHAnsi" w:cs="Times New Roman"/>
          <w:b w:val="0"/>
          <w:color w:val="auto"/>
          <w:sz w:val="24"/>
          <w:szCs w:val="24"/>
        </w:rPr>
      </w:pPr>
      <w:bookmarkStart w:id="66" w:name="_Toc476122319"/>
      <w:bookmarkStart w:id="67" w:name="_Toc444517735"/>
      <w:r w:rsidRPr="00B5460E">
        <w:rPr>
          <w:rFonts w:eastAsiaTheme="minorHAnsi" w:cs="Times New Roman"/>
          <w:b w:val="0"/>
          <w:color w:val="auto"/>
          <w:sz w:val="24"/>
          <w:szCs w:val="24"/>
        </w:rPr>
        <w:t>E.g. use your equations to verify the correctness of your</w:t>
      </w:r>
      <w:r>
        <w:rPr>
          <w:rFonts w:eastAsiaTheme="minorHAnsi" w:cs="Times New Roman"/>
          <w:b w:val="0"/>
          <w:color w:val="auto"/>
          <w:sz w:val="24"/>
          <w:szCs w:val="24"/>
        </w:rPr>
        <w:t xml:space="preserve"> s</w:t>
      </w:r>
      <w:r w:rsidRPr="00B5460E">
        <w:rPr>
          <w:rFonts w:eastAsiaTheme="minorHAnsi" w:cs="Times New Roman"/>
          <w:b w:val="0"/>
          <w:color w:val="auto"/>
          <w:sz w:val="24"/>
          <w:szCs w:val="24"/>
        </w:rPr>
        <w:t>olution</w:t>
      </w:r>
      <w:bookmarkEnd w:id="66"/>
    </w:p>
    <w:p w14:paraId="5FD8D8BB" w14:textId="77777777" w:rsidR="00AC7452" w:rsidRDefault="00AC7452" w:rsidP="00E62460">
      <w:pPr>
        <w:pStyle w:val="Heading2"/>
        <w:spacing w:line="276" w:lineRule="auto"/>
        <w:jc w:val="left"/>
      </w:pPr>
      <w:bookmarkStart w:id="68" w:name="_Toc476122320"/>
      <w:r>
        <w:t>5.2</w:t>
      </w:r>
      <w:r>
        <w:tab/>
      </w:r>
      <w:bookmarkEnd w:id="67"/>
      <w:r w:rsidR="005969AD" w:rsidRPr="005969AD">
        <w:t>Software Design Verification</w:t>
      </w:r>
      <w:bookmarkEnd w:id="68"/>
    </w:p>
    <w:p w14:paraId="69ACC45E" w14:textId="77777777" w:rsidR="00B5460E" w:rsidRPr="00B5460E" w:rsidRDefault="00B5460E" w:rsidP="00E62460">
      <w:pPr>
        <w:spacing w:line="276" w:lineRule="auto"/>
        <w:rPr>
          <w:rFonts w:ascii="Times New Roman" w:hAnsi="Times New Roman" w:cs="Times New Roman"/>
          <w:sz w:val="24"/>
          <w:szCs w:val="24"/>
          <w:lang w:eastAsia="en-IE"/>
        </w:rPr>
      </w:pPr>
      <w:bookmarkStart w:id="69" w:name="_Toc444517736"/>
      <w:r>
        <w:rPr>
          <w:rFonts w:ascii="Times New Roman" w:hAnsi="Times New Roman" w:cs="Times New Roman"/>
          <w:sz w:val="24"/>
          <w:szCs w:val="24"/>
          <w:lang w:eastAsia="en-IE"/>
        </w:rPr>
        <w:t>H</w:t>
      </w:r>
      <w:r w:rsidRPr="00B5460E">
        <w:rPr>
          <w:rFonts w:ascii="Times New Roman" w:hAnsi="Times New Roman" w:cs="Times New Roman"/>
          <w:sz w:val="24"/>
          <w:szCs w:val="24"/>
          <w:lang w:eastAsia="en-IE"/>
        </w:rPr>
        <w:t>o</w:t>
      </w:r>
      <w:r>
        <w:rPr>
          <w:rFonts w:ascii="Times New Roman" w:hAnsi="Times New Roman" w:cs="Times New Roman"/>
          <w:sz w:val="24"/>
          <w:szCs w:val="24"/>
          <w:lang w:eastAsia="en-IE"/>
        </w:rPr>
        <w:t xml:space="preserve">w did you show that your design </w:t>
      </w:r>
      <w:r w:rsidRPr="00B5460E">
        <w:rPr>
          <w:rFonts w:ascii="Times New Roman" w:hAnsi="Times New Roman" w:cs="Times New Roman"/>
          <w:sz w:val="24"/>
          <w:szCs w:val="24"/>
          <w:lang w:eastAsia="en-IE"/>
        </w:rPr>
        <w:t>worked properly?</w:t>
      </w:r>
    </w:p>
    <w:p w14:paraId="17870CE7" w14:textId="77777777" w:rsidR="00B5460E" w:rsidRPr="00703378" w:rsidRDefault="00B5460E" w:rsidP="00E62460">
      <w:pPr>
        <w:spacing w:line="276" w:lineRule="auto"/>
        <w:rPr>
          <w:rFonts w:ascii="Times New Roman" w:hAnsi="Times New Roman" w:cs="Times New Roman"/>
          <w:sz w:val="24"/>
          <w:szCs w:val="24"/>
          <w:lang w:eastAsia="en-IE"/>
        </w:rPr>
      </w:pPr>
      <w:r w:rsidRPr="00B5460E">
        <w:rPr>
          <w:rFonts w:ascii="Times New Roman" w:hAnsi="Times New Roman" w:cs="Times New Roman"/>
          <w:sz w:val="24"/>
          <w:szCs w:val="24"/>
          <w:lang w:eastAsia="en-IE"/>
        </w:rPr>
        <w:t>Usi</w:t>
      </w:r>
      <w:r>
        <w:rPr>
          <w:rFonts w:ascii="Times New Roman" w:hAnsi="Times New Roman" w:cs="Times New Roman"/>
          <w:sz w:val="24"/>
          <w:szCs w:val="24"/>
          <w:lang w:eastAsia="en-IE"/>
        </w:rPr>
        <w:t>ng a model of your solution.</w:t>
      </w:r>
      <w:r w:rsidR="00AB2B42">
        <w:rPr>
          <w:rFonts w:ascii="Times New Roman" w:hAnsi="Times New Roman" w:cs="Times New Roman"/>
          <w:sz w:val="24"/>
          <w:szCs w:val="24"/>
          <w:lang w:eastAsia="en-IE"/>
        </w:rPr>
        <w:t xml:space="preserve"> </w:t>
      </w:r>
      <w:r w:rsidRPr="00B5460E">
        <w:rPr>
          <w:rFonts w:ascii="Times New Roman" w:hAnsi="Times New Roman" w:cs="Times New Roman"/>
          <w:sz w:val="24"/>
          <w:szCs w:val="24"/>
          <w:lang w:eastAsia="en-IE"/>
        </w:rPr>
        <w:t>E.g. use UML interaction diagrams to verify each scenario</w:t>
      </w:r>
      <w:r>
        <w:rPr>
          <w:rFonts w:ascii="Times New Roman" w:hAnsi="Times New Roman" w:cs="Times New Roman"/>
          <w:sz w:val="24"/>
          <w:szCs w:val="24"/>
          <w:lang w:eastAsia="en-IE"/>
        </w:rPr>
        <w:t>.</w:t>
      </w:r>
    </w:p>
    <w:p w14:paraId="556EBCD7" w14:textId="77777777" w:rsidR="000566F7" w:rsidRDefault="00AC7452" w:rsidP="00E62460">
      <w:pPr>
        <w:pStyle w:val="Heading2"/>
        <w:spacing w:line="276" w:lineRule="auto"/>
        <w:jc w:val="left"/>
      </w:pPr>
      <w:bookmarkStart w:id="70" w:name="_Toc476122321"/>
      <w:r>
        <w:t>5.3</w:t>
      </w:r>
      <w:r>
        <w:tab/>
      </w:r>
      <w:bookmarkEnd w:id="69"/>
      <w:r w:rsidR="00703378">
        <w:t>Software Verification</w:t>
      </w:r>
      <w:bookmarkEnd w:id="70"/>
    </w:p>
    <w:p w14:paraId="7DF4FA9F" w14:textId="77777777" w:rsidR="00B5460E" w:rsidRPr="00B5460E" w:rsidRDefault="00B5460E" w:rsidP="00E62460">
      <w:pPr>
        <w:spacing w:line="276" w:lineRule="auto"/>
        <w:rPr>
          <w:rFonts w:ascii="Times New Roman" w:hAnsi="Times New Roman" w:cs="Times New Roman"/>
          <w:sz w:val="24"/>
          <w:szCs w:val="24"/>
          <w:lang w:eastAsia="en-IE"/>
        </w:rPr>
      </w:pPr>
      <w:r>
        <w:rPr>
          <w:rFonts w:ascii="Times New Roman" w:hAnsi="Times New Roman" w:cs="Times New Roman"/>
          <w:sz w:val="24"/>
          <w:szCs w:val="24"/>
          <w:lang w:eastAsia="en-IE"/>
        </w:rPr>
        <w:t>H</w:t>
      </w:r>
      <w:r w:rsidRPr="00B5460E">
        <w:rPr>
          <w:rFonts w:ascii="Times New Roman" w:hAnsi="Times New Roman" w:cs="Times New Roman"/>
          <w:sz w:val="24"/>
          <w:szCs w:val="24"/>
          <w:lang w:eastAsia="en-IE"/>
        </w:rPr>
        <w:t>ow di</w:t>
      </w:r>
      <w:r>
        <w:rPr>
          <w:rFonts w:ascii="Times New Roman" w:hAnsi="Times New Roman" w:cs="Times New Roman"/>
          <w:sz w:val="24"/>
          <w:szCs w:val="24"/>
          <w:lang w:eastAsia="en-IE"/>
        </w:rPr>
        <w:t xml:space="preserve">d you demonstrate your software </w:t>
      </w:r>
      <w:r w:rsidRPr="00B5460E">
        <w:rPr>
          <w:rFonts w:ascii="Times New Roman" w:hAnsi="Times New Roman" w:cs="Times New Roman"/>
          <w:sz w:val="24"/>
          <w:szCs w:val="24"/>
          <w:lang w:eastAsia="en-IE"/>
        </w:rPr>
        <w:t>worked properly?</w:t>
      </w:r>
    </w:p>
    <w:p w14:paraId="59B6D73C" w14:textId="77777777" w:rsidR="00B5460E" w:rsidRPr="00B5460E" w:rsidRDefault="00B5460E" w:rsidP="00E62460">
      <w:pPr>
        <w:spacing w:line="276" w:lineRule="auto"/>
        <w:rPr>
          <w:rFonts w:ascii="Times New Roman" w:hAnsi="Times New Roman" w:cs="Times New Roman"/>
          <w:sz w:val="24"/>
          <w:szCs w:val="24"/>
          <w:lang w:eastAsia="en-IE"/>
        </w:rPr>
      </w:pPr>
      <w:r w:rsidRPr="00B5460E">
        <w:rPr>
          <w:rFonts w:ascii="Times New Roman" w:hAnsi="Times New Roman" w:cs="Times New Roman"/>
          <w:sz w:val="24"/>
          <w:szCs w:val="24"/>
          <w:lang w:eastAsia="en-IE"/>
        </w:rPr>
        <w:t>If you have not tested your so</w:t>
      </w:r>
      <w:r>
        <w:rPr>
          <w:rFonts w:ascii="Times New Roman" w:hAnsi="Times New Roman" w:cs="Times New Roman"/>
          <w:sz w:val="24"/>
          <w:szCs w:val="24"/>
          <w:lang w:eastAsia="en-IE"/>
        </w:rPr>
        <w:t xml:space="preserve">ftware, then you cannot rely on </w:t>
      </w:r>
      <w:r w:rsidRPr="00B5460E">
        <w:rPr>
          <w:rFonts w:ascii="Times New Roman" w:hAnsi="Times New Roman" w:cs="Times New Roman"/>
          <w:sz w:val="24"/>
          <w:szCs w:val="24"/>
          <w:lang w:eastAsia="en-IE"/>
        </w:rPr>
        <w:t>your results. Clearly describe:</w:t>
      </w:r>
    </w:p>
    <w:p w14:paraId="5C4DD211" w14:textId="77777777" w:rsidR="00B5460E" w:rsidRDefault="00B5460E" w:rsidP="00E62460">
      <w:pPr>
        <w:pStyle w:val="Heading3"/>
        <w:spacing w:line="276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</w:pPr>
      <w:bookmarkStart w:id="71" w:name="_Toc476122322"/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>5.3.1</w:t>
      </w:r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ab/>
        <w:t>Your test approach (i.e. unit testing, sub-system testing, system testing)</w:t>
      </w:r>
      <w:bookmarkEnd w:id="71"/>
    </w:p>
    <w:p w14:paraId="7196D064" w14:textId="77777777" w:rsidR="00B5460E" w:rsidRPr="00B5460E" w:rsidRDefault="00B5460E" w:rsidP="00E62460">
      <w:pPr>
        <w:spacing w:line="276" w:lineRule="auto"/>
        <w:rPr>
          <w:lang w:eastAsia="en-IE"/>
        </w:rPr>
      </w:pPr>
    </w:p>
    <w:p w14:paraId="562F8003" w14:textId="77777777" w:rsidR="00B5460E" w:rsidRPr="00B5460E" w:rsidRDefault="00B5460E" w:rsidP="00E62460">
      <w:pPr>
        <w:pStyle w:val="Heading3"/>
        <w:spacing w:line="276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</w:pPr>
      <w:bookmarkStart w:id="72" w:name="_Toc476122323"/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>5.3.2</w:t>
      </w:r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ab/>
        <w:t>Your tests (e.g. scenarios, test cases, test data, etc.)</w:t>
      </w:r>
      <w:bookmarkEnd w:id="72"/>
    </w:p>
    <w:p w14:paraId="34FF1C98" w14:textId="77777777" w:rsidR="00B5460E" w:rsidRPr="00B5460E" w:rsidRDefault="00B5460E" w:rsidP="00E62460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  <w:lang w:eastAsia="en-IE"/>
        </w:rPr>
      </w:pPr>
    </w:p>
    <w:p w14:paraId="418372E3" w14:textId="77777777" w:rsidR="00B5460E" w:rsidRDefault="00B5460E" w:rsidP="00E62460">
      <w:pPr>
        <w:pStyle w:val="Heading3"/>
        <w:spacing w:line="276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</w:pPr>
      <w:bookmarkStart w:id="73" w:name="_Toc476122324"/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>5.3.3</w:t>
      </w:r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ab/>
        <w:t>Your test results</w:t>
      </w:r>
      <w:bookmarkEnd w:id="73"/>
    </w:p>
    <w:p w14:paraId="6D072C0D" w14:textId="77777777" w:rsidR="00B5460E" w:rsidRPr="00B5460E" w:rsidRDefault="00B5460E" w:rsidP="00E62460">
      <w:pPr>
        <w:spacing w:line="276" w:lineRule="auto"/>
        <w:rPr>
          <w:lang w:eastAsia="en-IE"/>
        </w:rPr>
      </w:pPr>
    </w:p>
    <w:p w14:paraId="397F1562" w14:textId="77777777" w:rsidR="00B5460E" w:rsidRPr="00B5460E" w:rsidRDefault="00B5460E" w:rsidP="00E62460">
      <w:pPr>
        <w:pStyle w:val="Heading3"/>
        <w:spacing w:line="276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</w:pPr>
      <w:bookmarkStart w:id="74" w:name="_Toc476122325"/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>5.3.4</w:t>
      </w:r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ab/>
        <w:t>An interpretation of the results</w:t>
      </w:r>
      <w:bookmarkEnd w:id="74"/>
    </w:p>
    <w:p w14:paraId="48A21919" w14:textId="77777777" w:rsidR="00B5460E" w:rsidRPr="00B5460E" w:rsidRDefault="00B5460E" w:rsidP="00E62460">
      <w:pPr>
        <w:spacing w:line="276" w:lineRule="auto"/>
        <w:rPr>
          <w:lang w:eastAsia="en-IE"/>
        </w:rPr>
      </w:pPr>
    </w:p>
    <w:p w14:paraId="45540E4C" w14:textId="77777777" w:rsidR="00703378" w:rsidRDefault="00B5460E" w:rsidP="00E62460">
      <w:pPr>
        <w:pStyle w:val="Heading2"/>
        <w:spacing w:line="276" w:lineRule="auto"/>
        <w:jc w:val="left"/>
      </w:pPr>
      <w:bookmarkStart w:id="75" w:name="_Toc476122326"/>
      <w:r>
        <w:t>5.4</w:t>
      </w:r>
      <w:r w:rsidR="00703378">
        <w:tab/>
      </w:r>
      <w:r w:rsidR="00703378" w:rsidRPr="00703378">
        <w:t>Validation/Measurements</w:t>
      </w:r>
      <w:bookmarkEnd w:id="75"/>
    </w:p>
    <w:p w14:paraId="6BD18F9B" w14:textId="77777777" w:rsidR="00703378" w:rsidRPr="00703378" w:rsidRDefault="00703378" w:rsidP="00E62460">
      <w:pPr>
        <w:spacing w:line="276" w:lineRule="auto"/>
        <w:rPr>
          <w:lang w:eastAsia="en-IE"/>
        </w:rPr>
      </w:pPr>
    </w:p>
    <w:p w14:paraId="62A279A7" w14:textId="77777777" w:rsidR="00703378" w:rsidRDefault="00DC4E0B" w:rsidP="00E62460">
      <w:pPr>
        <w:spacing w:line="276" w:lineRule="auto"/>
        <w:rPr>
          <w:rFonts w:ascii="Times New Roman" w:hAnsi="Times New Roman" w:cs="Times New Roman"/>
          <w:sz w:val="24"/>
          <w:szCs w:val="24"/>
          <w:lang w:eastAsia="en-IE"/>
        </w:rPr>
      </w:pPr>
      <w:r>
        <w:rPr>
          <w:rFonts w:ascii="Times New Roman" w:hAnsi="Times New Roman" w:cs="Times New Roman"/>
          <w:sz w:val="24"/>
          <w:szCs w:val="24"/>
          <w:lang w:eastAsia="en-IE"/>
        </w:rPr>
        <w:t>H</w:t>
      </w:r>
      <w:r w:rsidR="00551B97" w:rsidRPr="00551B97">
        <w:rPr>
          <w:rFonts w:ascii="Times New Roman" w:hAnsi="Times New Roman" w:cs="Times New Roman"/>
          <w:sz w:val="24"/>
          <w:szCs w:val="24"/>
          <w:lang w:eastAsia="en-IE"/>
        </w:rPr>
        <w:t>o</w:t>
      </w:r>
      <w:r>
        <w:rPr>
          <w:rFonts w:ascii="Times New Roman" w:hAnsi="Times New Roman" w:cs="Times New Roman"/>
          <w:sz w:val="24"/>
          <w:szCs w:val="24"/>
          <w:lang w:eastAsia="en-IE"/>
        </w:rPr>
        <w:t xml:space="preserve">w did you measure how well your </w:t>
      </w:r>
      <w:r w:rsidR="00551B97" w:rsidRPr="00551B97">
        <w:rPr>
          <w:rFonts w:ascii="Times New Roman" w:hAnsi="Times New Roman" w:cs="Times New Roman"/>
          <w:sz w:val="24"/>
          <w:szCs w:val="24"/>
          <w:lang w:eastAsia="en-IE"/>
        </w:rPr>
        <w:t>solution solved the problem</w:t>
      </w:r>
      <w:r>
        <w:rPr>
          <w:rFonts w:ascii="Times New Roman" w:hAnsi="Times New Roman" w:cs="Times New Roman"/>
          <w:sz w:val="24"/>
          <w:szCs w:val="24"/>
          <w:lang w:eastAsia="en-IE"/>
        </w:rPr>
        <w:t>.</w:t>
      </w:r>
    </w:p>
    <w:p w14:paraId="130EF28B" w14:textId="77777777" w:rsidR="008706A7" w:rsidRPr="005C2738" w:rsidRDefault="008706A7" w:rsidP="00E62460">
      <w:pPr>
        <w:pStyle w:val="Heading3"/>
        <w:spacing w:line="276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</w:pPr>
      <w:bookmarkStart w:id="76" w:name="_Toc476122327"/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5.4.1</w:t>
      </w:r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ab/>
        <w:t xml:space="preserve"> Results</w:t>
      </w:r>
      <w:bookmarkEnd w:id="76"/>
    </w:p>
    <w:p w14:paraId="238601FE" w14:textId="77777777" w:rsidR="008706A7" w:rsidRPr="005C2738" w:rsidRDefault="008706A7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A9CE825" w14:textId="77777777" w:rsidR="008706A7" w:rsidRPr="005C2738" w:rsidRDefault="008706A7" w:rsidP="00E62460">
      <w:pPr>
        <w:pStyle w:val="Heading3"/>
        <w:spacing w:line="276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</w:pPr>
      <w:bookmarkStart w:id="77" w:name="_Toc476122328"/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5.4.2</w:t>
      </w:r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ab/>
        <w:t>Explanation of Results</w:t>
      </w:r>
      <w:bookmarkEnd w:id="77"/>
    </w:p>
    <w:p w14:paraId="0F3CABC7" w14:textId="77777777" w:rsidR="008706A7" w:rsidRPr="005C2738" w:rsidRDefault="008706A7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879D471" w14:textId="77777777" w:rsidR="008706A7" w:rsidRPr="005C2738" w:rsidRDefault="008706A7" w:rsidP="00E62460">
      <w:pPr>
        <w:pStyle w:val="Heading3"/>
        <w:spacing w:line="276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</w:pPr>
      <w:bookmarkStart w:id="78" w:name="_Toc476122329"/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5.4.3</w:t>
      </w:r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ab/>
        <w:t>Analysis of Results</w:t>
      </w:r>
      <w:bookmarkEnd w:id="78"/>
    </w:p>
    <w:p w14:paraId="5B08B5D1" w14:textId="77777777" w:rsidR="008706A7" w:rsidRPr="005C2738" w:rsidRDefault="008706A7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23E1550" w14:textId="77777777" w:rsidR="008706A7" w:rsidRPr="005C2738" w:rsidRDefault="008706A7" w:rsidP="00E62460">
      <w:pPr>
        <w:pStyle w:val="Heading3"/>
        <w:spacing w:line="276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</w:pPr>
      <w:bookmarkStart w:id="79" w:name="_Toc476122330"/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5.4.4</w:t>
      </w:r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ab/>
        <w:t>Comparison with previous solutions (if relevant)</w:t>
      </w:r>
      <w:bookmarkEnd w:id="79"/>
    </w:p>
    <w:p w14:paraId="16DEB4AB" w14:textId="77777777" w:rsidR="003840F2" w:rsidRDefault="003840F2" w:rsidP="00E62460">
      <w:pPr>
        <w:spacing w:line="276" w:lineRule="auto"/>
      </w:pPr>
      <w:bookmarkStart w:id="80" w:name="_Toc416701752"/>
      <w:r>
        <w:br w:type="page"/>
      </w:r>
    </w:p>
    <w:p w14:paraId="1D042CE6" w14:textId="77777777" w:rsidR="003840F2" w:rsidRPr="003840F2" w:rsidRDefault="003840F2" w:rsidP="00E62460">
      <w:pPr>
        <w:keepNext/>
        <w:keepLines/>
        <w:spacing w:before="240" w:after="0" w:line="276" w:lineRule="auto"/>
        <w:outlineLvl w:val="0"/>
        <w:rPr>
          <w:rFonts w:ascii="Times New Roman" w:eastAsiaTheme="majorEastAsia" w:hAnsi="Times New Roman" w:cs="Times New Roman"/>
          <w:b/>
          <w:color w:val="000000" w:themeColor="text1"/>
          <w:sz w:val="40"/>
          <w:szCs w:val="40"/>
        </w:rPr>
      </w:pPr>
      <w:bookmarkStart w:id="81" w:name="_Toc476122331"/>
      <w:r w:rsidRPr="003840F2">
        <w:rPr>
          <w:rFonts w:ascii="Times New Roman" w:eastAsiaTheme="majorEastAsia" w:hAnsi="Times New Roman" w:cs="Times New Roman"/>
          <w:b/>
          <w:color w:val="000000" w:themeColor="text1"/>
          <w:sz w:val="40"/>
          <w:szCs w:val="40"/>
        </w:rPr>
        <w:lastRenderedPageBreak/>
        <w:t xml:space="preserve">Chapter </w:t>
      </w:r>
      <w:r w:rsidR="00DA235D">
        <w:rPr>
          <w:rFonts w:ascii="Times New Roman" w:eastAsiaTheme="majorEastAsia" w:hAnsi="Times New Roman" w:cs="Times New Roman"/>
          <w:b/>
          <w:color w:val="000000" w:themeColor="text1"/>
          <w:sz w:val="40"/>
          <w:szCs w:val="40"/>
        </w:rPr>
        <w:t>six</w:t>
      </w:r>
      <w:r w:rsidRPr="003840F2">
        <w:rPr>
          <w:rFonts w:ascii="Times New Roman" w:eastAsiaTheme="majorEastAsia" w:hAnsi="Times New Roman" w:cs="Times New Roman"/>
          <w:b/>
          <w:color w:val="000000" w:themeColor="text1"/>
          <w:sz w:val="40"/>
          <w:szCs w:val="40"/>
        </w:rPr>
        <w:t xml:space="preserve">: </w:t>
      </w:r>
      <w:r>
        <w:rPr>
          <w:rFonts w:ascii="Times New Roman" w:eastAsiaTheme="majorEastAsia" w:hAnsi="Times New Roman" w:cs="Times New Roman"/>
          <w:b/>
          <w:color w:val="000000" w:themeColor="text1"/>
          <w:sz w:val="40"/>
          <w:szCs w:val="40"/>
        </w:rPr>
        <w:t>Conclusion</w:t>
      </w:r>
      <w:bookmarkEnd w:id="81"/>
    </w:p>
    <w:p w14:paraId="0AD9C6F4" w14:textId="77777777" w:rsidR="003840F2" w:rsidRPr="003840F2" w:rsidRDefault="003840F2" w:rsidP="00E62460">
      <w:pPr>
        <w:spacing w:line="276" w:lineRule="auto"/>
        <w:outlineLvl w:val="0"/>
      </w:pPr>
    </w:p>
    <w:p w14:paraId="4B1F511A" w14:textId="77777777" w:rsidR="003840F2" w:rsidRPr="003840F2" w:rsidRDefault="003840F2" w:rsidP="00E62460">
      <w:pPr>
        <w:spacing w:line="276" w:lineRule="auto"/>
        <w:outlineLvl w:val="0"/>
      </w:pPr>
    </w:p>
    <w:p w14:paraId="573D5EA7" w14:textId="77777777" w:rsidR="003840F2" w:rsidRPr="003840F2" w:rsidRDefault="003840F2" w:rsidP="00E62460">
      <w:pPr>
        <w:keepNext/>
        <w:keepLines/>
        <w:spacing w:before="40" w:after="0" w:line="276" w:lineRule="auto"/>
        <w:outlineLvl w:val="1"/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bookmarkStart w:id="82" w:name="_Toc476122332"/>
      <w:r w:rsidRPr="003840F2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Summary</w:t>
      </w:r>
      <w:bookmarkEnd w:id="82"/>
    </w:p>
    <w:p w14:paraId="361561DB" w14:textId="77777777" w:rsidR="003840F2" w:rsidRPr="003840F2" w:rsidRDefault="003840F2" w:rsidP="00E62460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3840F2">
        <w:rPr>
          <w:rFonts w:ascii="Times New Roman" w:hAnsi="Times New Roman" w:cs="Times New Roman"/>
          <w:sz w:val="24"/>
          <w:szCs w:val="24"/>
        </w:rPr>
        <w:t xml:space="preserve">Chapter 5 </w:t>
      </w:r>
      <w:r w:rsidR="003C0007">
        <w:rPr>
          <w:rFonts w:ascii="Times New Roman" w:hAnsi="Times New Roman" w:cs="Times New Roman"/>
          <w:sz w:val="24"/>
          <w:szCs w:val="24"/>
        </w:rPr>
        <w:t>identifie</w:t>
      </w:r>
      <w:r w:rsidR="00327B57">
        <w:rPr>
          <w:rFonts w:ascii="Times New Roman" w:hAnsi="Times New Roman" w:cs="Times New Roman"/>
          <w:sz w:val="24"/>
          <w:szCs w:val="24"/>
        </w:rPr>
        <w:t>s</w:t>
      </w:r>
      <w:r w:rsidR="00177FF1" w:rsidRPr="00177FF1">
        <w:rPr>
          <w:rFonts w:ascii="Times New Roman" w:hAnsi="Times New Roman" w:cs="Times New Roman"/>
          <w:sz w:val="24"/>
          <w:szCs w:val="24"/>
        </w:rPr>
        <w:t xml:space="preserve"> and discuss the implications of your work.</w:t>
      </w:r>
    </w:p>
    <w:p w14:paraId="19339D33" w14:textId="77777777" w:rsidR="003840F2" w:rsidRPr="00EA44F7" w:rsidRDefault="003840F2" w:rsidP="00E62460">
      <w:pPr>
        <w:keepNext/>
        <w:keepLines/>
        <w:spacing w:before="40" w:after="0" w:line="276" w:lineRule="auto"/>
        <w:outlineLvl w:val="1"/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bookmarkStart w:id="83" w:name="_Toc476122333"/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5.1</w:t>
      </w:r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ab/>
      </w:r>
      <w:r w:rsidR="003C0007"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Contribution to the state-of-the-art</w:t>
      </w:r>
      <w:bookmarkEnd w:id="83"/>
    </w:p>
    <w:p w14:paraId="70051E63" w14:textId="77777777" w:rsidR="003C0007" w:rsidRPr="003C0007" w:rsidRDefault="003C0007" w:rsidP="00E62460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3C0007">
        <w:rPr>
          <w:rFonts w:ascii="Times New Roman" w:hAnsi="Times New Roman" w:cs="Times New Roman"/>
          <w:sz w:val="24"/>
          <w:szCs w:val="24"/>
        </w:rPr>
        <w:t xml:space="preserve"> If you made a contribution to the state-of-the-art, clearly identify it here.</w:t>
      </w:r>
    </w:p>
    <w:p w14:paraId="67873E41" w14:textId="77777777" w:rsidR="003840F2" w:rsidRPr="00EA44F7" w:rsidRDefault="003840F2" w:rsidP="00E62460">
      <w:pPr>
        <w:keepNext/>
        <w:keepLines/>
        <w:spacing w:before="40" w:after="0" w:line="276" w:lineRule="auto"/>
        <w:outlineLvl w:val="1"/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bookmarkStart w:id="84" w:name="_Toc476122334"/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5.2</w:t>
      </w:r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ab/>
      </w:r>
      <w:r w:rsidR="003C0007"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Results discussion</w:t>
      </w:r>
      <w:bookmarkEnd w:id="84"/>
    </w:p>
    <w:p w14:paraId="7E3300EC" w14:textId="77777777" w:rsidR="003C0007" w:rsidRDefault="003C0007" w:rsidP="00E62460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3C0007">
        <w:rPr>
          <w:rFonts w:ascii="Times New Roman" w:hAnsi="Times New Roman" w:cs="Times New Roman"/>
          <w:sz w:val="24"/>
          <w:szCs w:val="24"/>
        </w:rPr>
        <w:t>Discuss whether your results are general, potentially generalizable, or specific to a particular case. Identify threats to the validity of your results (e.g. limitations, risks introduced by your approach, etc.)</w:t>
      </w:r>
    </w:p>
    <w:p w14:paraId="68BBABFF" w14:textId="77777777" w:rsidR="003C0007" w:rsidRPr="00EA44F7" w:rsidRDefault="003C0007" w:rsidP="00E62460">
      <w:pPr>
        <w:keepNext/>
        <w:keepLines/>
        <w:spacing w:before="40" w:after="0" w:line="276" w:lineRule="auto"/>
        <w:outlineLvl w:val="1"/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bookmarkStart w:id="85" w:name="_Toc476122335"/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5.3</w:t>
      </w:r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ab/>
        <w:t>Project Approach</w:t>
      </w:r>
      <w:bookmarkEnd w:id="85"/>
    </w:p>
    <w:p w14:paraId="7EFDDDA1" w14:textId="77777777" w:rsidR="003C0007" w:rsidRPr="003C0007" w:rsidRDefault="003C0007" w:rsidP="00E62460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3C0007">
        <w:rPr>
          <w:rFonts w:ascii="Times New Roman" w:hAnsi="Times New Roman" w:cs="Times New Roman"/>
          <w:sz w:val="24"/>
          <w:szCs w:val="24"/>
        </w:rPr>
        <w:t>Discuss your project approach</w:t>
      </w:r>
    </w:p>
    <w:p w14:paraId="2FFCF421" w14:textId="77777777" w:rsidR="003840F2" w:rsidRPr="00EA44F7" w:rsidRDefault="003840F2" w:rsidP="00E62460">
      <w:pPr>
        <w:keepNext/>
        <w:keepLines/>
        <w:spacing w:before="40" w:after="0" w:line="276" w:lineRule="auto"/>
        <w:outlineLvl w:val="1"/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bookmarkStart w:id="86" w:name="_Toc476122336"/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5.3</w:t>
      </w:r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ab/>
      </w:r>
      <w:r w:rsidR="003C0007"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Future Work</w:t>
      </w:r>
      <w:bookmarkEnd w:id="86"/>
    </w:p>
    <w:p w14:paraId="6756DFF1" w14:textId="77777777" w:rsidR="003840F2" w:rsidRPr="003C0007" w:rsidRDefault="00177FF1" w:rsidP="00E62460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3C0007">
        <w:rPr>
          <w:rFonts w:ascii="Times New Roman" w:hAnsi="Times New Roman" w:cs="Times New Roman"/>
          <w:sz w:val="24"/>
          <w:szCs w:val="24"/>
        </w:rPr>
        <w:t>Discuss future work, based on what you have done (and not done)</w:t>
      </w:r>
      <w:r w:rsidR="003840F2" w:rsidRPr="003C0007">
        <w:rPr>
          <w:rFonts w:ascii="Times New Roman" w:hAnsi="Times New Roman" w:cs="Times New Roman"/>
          <w:sz w:val="24"/>
          <w:szCs w:val="24"/>
        </w:rPr>
        <w:br w:type="page"/>
      </w:r>
    </w:p>
    <w:p w14:paraId="65F9C3DC" w14:textId="77777777" w:rsidR="003952A8" w:rsidRDefault="003952A8" w:rsidP="00E62460">
      <w:pPr>
        <w:spacing w:line="276" w:lineRule="auto"/>
        <w:outlineLvl w:val="0"/>
      </w:pPr>
    </w:p>
    <w:p w14:paraId="071E4E01" w14:textId="77777777" w:rsidR="00766D28" w:rsidRPr="00482B48" w:rsidRDefault="00766D28" w:rsidP="00E62460">
      <w:pPr>
        <w:pStyle w:val="Heading1"/>
        <w:spacing w:line="276" w:lineRule="auto"/>
        <w:rPr>
          <w:rFonts w:ascii="Times New Roman" w:hAnsi="Times New Roman" w:cs="Times New Roman"/>
          <w:b/>
          <w:color w:val="000000" w:themeColor="text1"/>
          <w:sz w:val="40"/>
          <w:szCs w:val="40"/>
        </w:rPr>
      </w:pPr>
      <w:bookmarkStart w:id="87" w:name="_Toc444517737"/>
      <w:bookmarkStart w:id="88" w:name="_Toc476122337"/>
      <w:bookmarkEnd w:id="80"/>
      <w:r w:rsidRPr="00482B48">
        <w:rPr>
          <w:rFonts w:ascii="Times New Roman" w:hAnsi="Times New Roman" w:cs="Times New Roman"/>
          <w:b/>
          <w:color w:val="000000" w:themeColor="text1"/>
          <w:sz w:val="40"/>
          <w:szCs w:val="40"/>
        </w:rPr>
        <w:t>References</w:t>
      </w:r>
      <w:bookmarkEnd w:id="87"/>
      <w:bookmarkEnd w:id="88"/>
    </w:p>
    <w:p w14:paraId="5023141B" w14:textId="77777777" w:rsidR="00AF3438" w:rsidRDefault="00AF3438" w:rsidP="00E62460">
      <w:pPr>
        <w:pStyle w:val="BodyA"/>
        <w:widowControl w:val="0"/>
        <w:tabs>
          <w:tab w:val="left" w:pos="2694"/>
        </w:tabs>
        <w:spacing w:line="276" w:lineRule="auto"/>
        <w:rPr>
          <w:rFonts w:hAnsi="Times New Roman"/>
          <w:sz w:val="28"/>
          <w:szCs w:val="28"/>
        </w:rPr>
      </w:pPr>
    </w:p>
    <w:p w14:paraId="6140002E" w14:textId="77777777" w:rsidR="0068682A" w:rsidRPr="0068682A" w:rsidRDefault="007E5246" w:rsidP="00E62460">
      <w:pPr>
        <w:widowControl w:val="0"/>
        <w:autoSpaceDE w:val="0"/>
        <w:autoSpaceDN w:val="0"/>
        <w:adjustRightInd w:val="0"/>
        <w:spacing w:line="276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E524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7E5246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7E5246">
        <w:rPr>
          <w:rFonts w:ascii="Times New Roman" w:hAnsi="Times New Roman" w:cs="Times New Roman"/>
          <w:sz w:val="24"/>
          <w:szCs w:val="24"/>
        </w:rPr>
        <w:fldChar w:fldCharType="separate"/>
      </w:r>
      <w:r w:rsidR="0068682A" w:rsidRPr="0068682A">
        <w:rPr>
          <w:rFonts w:ascii="Times New Roman" w:hAnsi="Times New Roman" w:cs="Times New Roman"/>
          <w:noProof/>
          <w:sz w:val="24"/>
          <w:szCs w:val="24"/>
        </w:rPr>
        <w:t>Action Research : A definition . (2015). Retrieved February 25, 2016, from http://valenciacollege.edu/faculty/development/tla/actionResearch/ARP_softchalk/ARP_softchalk_print.html</w:t>
      </w:r>
    </w:p>
    <w:p w14:paraId="1926E574" w14:textId="77777777" w:rsidR="0068682A" w:rsidRPr="0068682A" w:rsidRDefault="0068682A" w:rsidP="00E62460">
      <w:pPr>
        <w:widowControl w:val="0"/>
        <w:autoSpaceDE w:val="0"/>
        <w:autoSpaceDN w:val="0"/>
        <w:adjustRightInd w:val="0"/>
        <w:spacing w:line="276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Hammersley, M. (1993). On the teacher as researcher. In M. Hammersley (Ed.), </w:t>
      </w:r>
      <w:r w:rsidRPr="0068682A">
        <w:rPr>
          <w:rFonts w:ascii="Times New Roman" w:hAnsi="Times New Roman" w:cs="Times New Roman"/>
          <w:i/>
          <w:iCs/>
          <w:noProof/>
          <w:sz w:val="24"/>
          <w:szCs w:val="24"/>
        </w:rPr>
        <w:t>Educational Research: Volume One: Current Issues</w:t>
      </w: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 (pp. 211–231). The Open University.</w:t>
      </w:r>
    </w:p>
    <w:p w14:paraId="1F79C5E8" w14:textId="77777777" w:rsidR="0068682A" w:rsidRPr="0068682A" w:rsidRDefault="0068682A" w:rsidP="00E62460">
      <w:pPr>
        <w:widowControl w:val="0"/>
        <w:autoSpaceDE w:val="0"/>
        <w:autoSpaceDN w:val="0"/>
        <w:adjustRightInd w:val="0"/>
        <w:spacing w:line="276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Jick, T. D. (1979). Mixing Qualitative and Quantitative Methods: Triangulation in Action. </w:t>
      </w:r>
      <w:r w:rsidRPr="0068682A">
        <w:rPr>
          <w:rFonts w:ascii="Times New Roman" w:hAnsi="Times New Roman" w:cs="Times New Roman"/>
          <w:i/>
          <w:iCs/>
          <w:noProof/>
          <w:sz w:val="24"/>
          <w:szCs w:val="24"/>
        </w:rPr>
        <w:t>Source: Administrative Science Quarterly Qualitative Methodology</w:t>
      </w: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8682A">
        <w:rPr>
          <w:rFonts w:ascii="Times New Roman" w:hAnsi="Times New Roman" w:cs="Times New Roman"/>
          <w:i/>
          <w:iCs/>
          <w:noProof/>
          <w:sz w:val="24"/>
          <w:szCs w:val="24"/>
        </w:rPr>
        <w:t>24</w:t>
      </w:r>
      <w:r w:rsidRPr="0068682A">
        <w:rPr>
          <w:rFonts w:ascii="Times New Roman" w:hAnsi="Times New Roman" w:cs="Times New Roman"/>
          <w:noProof/>
          <w:sz w:val="24"/>
          <w:szCs w:val="24"/>
        </w:rPr>
        <w:t>(4), 602–611. Retrieved from http://www.jstor.org/stable/2392366</w:t>
      </w:r>
    </w:p>
    <w:p w14:paraId="43F559A7" w14:textId="77777777" w:rsidR="0068682A" w:rsidRPr="0068682A" w:rsidRDefault="0068682A" w:rsidP="00E62460">
      <w:pPr>
        <w:widowControl w:val="0"/>
        <w:autoSpaceDE w:val="0"/>
        <w:autoSpaceDN w:val="0"/>
        <w:adjustRightInd w:val="0"/>
        <w:spacing w:line="276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Kemmis, S. (1993). Action Research. In M. Hammersley (Ed.), </w:t>
      </w:r>
      <w:r w:rsidRPr="0068682A">
        <w:rPr>
          <w:rFonts w:ascii="Times New Roman" w:hAnsi="Times New Roman" w:cs="Times New Roman"/>
          <w:i/>
          <w:iCs/>
          <w:noProof/>
          <w:sz w:val="24"/>
          <w:szCs w:val="24"/>
        </w:rPr>
        <w:t>Educational Research: Volume One: Current Issues</w:t>
      </w: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 (pp. 175–190). The Open University.</w:t>
      </w:r>
    </w:p>
    <w:p w14:paraId="7E45C56F" w14:textId="77777777" w:rsidR="0068682A" w:rsidRPr="0068682A" w:rsidRDefault="0068682A" w:rsidP="00E62460">
      <w:pPr>
        <w:widowControl w:val="0"/>
        <w:autoSpaceDE w:val="0"/>
        <w:autoSpaceDN w:val="0"/>
        <w:adjustRightInd w:val="0"/>
        <w:spacing w:line="276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Kolb, D. (1984). </w:t>
      </w:r>
      <w:r w:rsidRPr="0068682A">
        <w:rPr>
          <w:rFonts w:ascii="Times New Roman" w:hAnsi="Times New Roman" w:cs="Times New Roman"/>
          <w:i/>
          <w:iCs/>
          <w:noProof/>
          <w:sz w:val="24"/>
          <w:szCs w:val="24"/>
        </w:rPr>
        <w:t>Experiential learning</w:t>
      </w:r>
      <w:r w:rsidRPr="0068682A">
        <w:rPr>
          <w:rFonts w:ascii="Times New Roman" w:hAnsi="Times New Roman" w:cs="Times New Roman"/>
          <w:noProof/>
          <w:sz w:val="24"/>
          <w:szCs w:val="24"/>
        </w:rPr>
        <w:t>. New Jersey: Prentice Hall.</w:t>
      </w:r>
    </w:p>
    <w:p w14:paraId="499D2E0E" w14:textId="77777777" w:rsidR="0068682A" w:rsidRPr="0068682A" w:rsidRDefault="0068682A" w:rsidP="00E62460">
      <w:pPr>
        <w:widowControl w:val="0"/>
        <w:autoSpaceDE w:val="0"/>
        <w:autoSpaceDN w:val="0"/>
        <w:adjustRightInd w:val="0"/>
        <w:spacing w:line="276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McNiff, J., Lomax, P., &amp; Whitehead, J. (2003). </w:t>
      </w:r>
      <w:r w:rsidRPr="0068682A">
        <w:rPr>
          <w:rFonts w:ascii="Times New Roman" w:hAnsi="Times New Roman" w:cs="Times New Roman"/>
          <w:i/>
          <w:iCs/>
          <w:noProof/>
          <w:sz w:val="24"/>
          <w:szCs w:val="24"/>
        </w:rPr>
        <w:t>You and Your Action Research Project</w:t>
      </w: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 (2nd ed.). London &amp; New York: London &amp; New York.</w:t>
      </w:r>
    </w:p>
    <w:p w14:paraId="1F3B1409" w14:textId="77777777" w:rsidR="005E48E3" w:rsidRDefault="007E5246" w:rsidP="00E62460">
      <w:pPr>
        <w:widowControl w:val="0"/>
        <w:autoSpaceDE w:val="0"/>
        <w:autoSpaceDN w:val="0"/>
        <w:adjustRightInd w:val="0"/>
        <w:spacing w:line="276" w:lineRule="auto"/>
        <w:ind w:left="480" w:hanging="480"/>
      </w:pPr>
      <w:r w:rsidRPr="007E5246">
        <w:rPr>
          <w:rFonts w:ascii="Times New Roman" w:hAnsi="Times New Roman" w:cs="Times New Roman"/>
          <w:sz w:val="24"/>
          <w:szCs w:val="24"/>
        </w:rPr>
        <w:fldChar w:fldCharType="end"/>
      </w:r>
      <w:r w:rsidR="00DF39E7">
        <w:br w:type="page"/>
      </w:r>
    </w:p>
    <w:p w14:paraId="415A6A99" w14:textId="77777777" w:rsidR="005E48E3" w:rsidRDefault="005E48E3" w:rsidP="00E62460">
      <w:pPr>
        <w:pStyle w:val="BodyA"/>
        <w:widowControl w:val="0"/>
        <w:tabs>
          <w:tab w:val="left" w:pos="2694"/>
        </w:tabs>
        <w:spacing w:line="276" w:lineRule="auto"/>
        <w:outlineLvl w:val="0"/>
        <w:rPr>
          <w:rFonts w:hAnsi="Times New Roman"/>
          <w:b/>
          <w:sz w:val="40"/>
          <w:szCs w:val="40"/>
        </w:rPr>
      </w:pPr>
      <w:bookmarkStart w:id="89" w:name="_Toc444517738"/>
      <w:bookmarkStart w:id="90" w:name="_Toc476122338"/>
      <w:r w:rsidRPr="00072293">
        <w:rPr>
          <w:rFonts w:hAnsi="Times New Roman"/>
          <w:b/>
          <w:sz w:val="40"/>
          <w:szCs w:val="40"/>
        </w:rPr>
        <w:lastRenderedPageBreak/>
        <w:t>Appendices</w:t>
      </w:r>
      <w:bookmarkEnd w:id="89"/>
      <w:bookmarkEnd w:id="90"/>
    </w:p>
    <w:p w14:paraId="562C75D1" w14:textId="77777777" w:rsidR="00551B97" w:rsidRDefault="00551B97" w:rsidP="00E62460">
      <w:pPr>
        <w:pStyle w:val="BodyA"/>
        <w:widowControl w:val="0"/>
        <w:tabs>
          <w:tab w:val="left" w:pos="2694"/>
        </w:tabs>
        <w:spacing w:line="276" w:lineRule="auto"/>
        <w:outlineLvl w:val="0"/>
        <w:rPr>
          <w:rFonts w:hAnsi="Times New Roman"/>
          <w:b/>
          <w:sz w:val="40"/>
          <w:szCs w:val="40"/>
        </w:rPr>
      </w:pPr>
    </w:p>
    <w:p w14:paraId="44748A8C" w14:textId="77777777" w:rsidR="00551B97" w:rsidRDefault="00551B97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  <w:r w:rsidRPr="00551B97">
        <w:rPr>
          <w:rFonts w:ascii="Times New Roman" w:hAnsi="Times New Roman" w:cs="Times New Roman"/>
          <w:color w:val="00000A"/>
          <w:sz w:val="24"/>
          <w:szCs w:val="24"/>
        </w:rPr>
        <w:t>Include here all extra material, e.g. your source code, project management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551B97">
        <w:rPr>
          <w:rFonts w:ascii="Times New Roman" w:hAnsi="Times New Roman" w:cs="Times New Roman"/>
          <w:color w:val="00000A"/>
          <w:sz w:val="24"/>
          <w:szCs w:val="24"/>
        </w:rPr>
        <w:t xml:space="preserve">(optional) including: the task list, Gantt 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Chart diagrams (or equivalent), </w:t>
      </w:r>
      <w:r w:rsidRPr="00551B97">
        <w:rPr>
          <w:rFonts w:ascii="Times New Roman" w:hAnsi="Times New Roman" w:cs="Times New Roman"/>
          <w:color w:val="00000A"/>
          <w:sz w:val="24"/>
          <w:szCs w:val="24"/>
        </w:rPr>
        <w:t xml:space="preserve">discussion of any significant deviations from 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plan, and how you managed them, </w:t>
      </w:r>
      <w:r w:rsidRPr="00551B97">
        <w:rPr>
          <w:rFonts w:ascii="Times New Roman" w:hAnsi="Times New Roman" w:cs="Times New Roman"/>
          <w:color w:val="00000A"/>
          <w:sz w:val="24"/>
          <w:szCs w:val="24"/>
        </w:rPr>
        <w:t>discussion of what you would do differently if you repeated the project.</w:t>
      </w:r>
    </w:p>
    <w:p w14:paraId="664355AD" w14:textId="77777777" w:rsidR="00446FED" w:rsidRPr="00551B97" w:rsidRDefault="00446FED" w:rsidP="00E62460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</w:p>
    <w:p w14:paraId="1A965116" w14:textId="77777777" w:rsidR="00446FED" w:rsidRDefault="00446FED" w:rsidP="00E62460">
      <w:pPr>
        <w:spacing w:line="276" w:lineRule="auto"/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bookmarkStart w:id="91" w:name="_Toc444517739"/>
      <w:r>
        <w:br w:type="page"/>
      </w:r>
    </w:p>
    <w:p w14:paraId="576A4D0E" w14:textId="77777777" w:rsidR="002B23F2" w:rsidRDefault="00823BB7" w:rsidP="00E62460">
      <w:pPr>
        <w:pStyle w:val="Heading2"/>
        <w:spacing w:line="276" w:lineRule="auto"/>
        <w:jc w:val="left"/>
      </w:pPr>
      <w:bookmarkStart w:id="92" w:name="_Toc476122339"/>
      <w:r w:rsidRPr="00FD405A">
        <w:lastRenderedPageBreak/>
        <w:t>Appendix 1</w:t>
      </w:r>
      <w:r w:rsidR="00FD405A">
        <w:tab/>
      </w:r>
      <w:r w:rsidR="008B15B6">
        <w:tab/>
      </w:r>
      <w:bookmarkEnd w:id="91"/>
      <w:r w:rsidR="002B23F2">
        <w:t>Schematic of the hardware associated with this project.</w:t>
      </w:r>
      <w:bookmarkEnd w:id="92"/>
    </w:p>
    <w:p w14:paraId="7DF4E37C" w14:textId="77777777" w:rsidR="002B23F2" w:rsidRDefault="002B23F2" w:rsidP="00E62460">
      <w:pPr>
        <w:spacing w:line="276" w:lineRule="auto"/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r>
        <w:br w:type="page"/>
      </w:r>
    </w:p>
    <w:p w14:paraId="4DA1DC91" w14:textId="77777777" w:rsidR="002B23F2" w:rsidRDefault="00C92BF9" w:rsidP="00E62460">
      <w:pPr>
        <w:pStyle w:val="Heading2"/>
        <w:spacing w:line="276" w:lineRule="auto"/>
        <w:jc w:val="left"/>
      </w:pPr>
      <w:bookmarkStart w:id="93" w:name="_Toc444517740"/>
      <w:bookmarkStart w:id="94" w:name="_Toc476122340"/>
      <w:r>
        <w:lastRenderedPageBreak/>
        <w:t xml:space="preserve">Appendix 2 </w:t>
      </w:r>
      <w:r>
        <w:tab/>
      </w:r>
      <w:bookmarkEnd w:id="93"/>
      <w:r w:rsidR="00F120E1">
        <w:t>Code</w:t>
      </w:r>
      <w:r w:rsidR="002B23F2">
        <w:t xml:space="preserve"> developed for this project.</w:t>
      </w:r>
      <w:bookmarkEnd w:id="94"/>
    </w:p>
    <w:p w14:paraId="44FB30F8" w14:textId="77777777" w:rsidR="002B23F2" w:rsidRDefault="002B23F2" w:rsidP="00E62460">
      <w:pPr>
        <w:spacing w:line="276" w:lineRule="auto"/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r>
        <w:br w:type="page"/>
      </w:r>
    </w:p>
    <w:p w14:paraId="6A290AFA" w14:textId="77777777" w:rsidR="00823BB7" w:rsidRPr="00F35048" w:rsidRDefault="00C92BF9" w:rsidP="00E62460">
      <w:pPr>
        <w:pStyle w:val="Heading2"/>
        <w:spacing w:line="276" w:lineRule="auto"/>
        <w:jc w:val="left"/>
      </w:pPr>
      <w:bookmarkStart w:id="95" w:name="_Toc444517741"/>
      <w:bookmarkStart w:id="96" w:name="_Toc476122341"/>
      <w:r>
        <w:lastRenderedPageBreak/>
        <w:t>Appendix 3</w:t>
      </w:r>
      <w:r w:rsidR="00823BB7">
        <w:tab/>
      </w:r>
      <w:r w:rsidR="00FD405A">
        <w:tab/>
      </w:r>
      <w:bookmarkEnd w:id="95"/>
      <w:r w:rsidR="002B23F2">
        <w:t>UML Class, Use Case and sequence diagrams for this project.</w:t>
      </w:r>
      <w:bookmarkEnd w:id="96"/>
    </w:p>
    <w:p w14:paraId="1DA6542E" w14:textId="77777777" w:rsidR="00B56339" w:rsidRDefault="00B56339" w:rsidP="00E62460">
      <w:pPr>
        <w:spacing w:line="276" w:lineRule="auto"/>
      </w:pPr>
      <w:r>
        <w:br w:type="page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42"/>
      </w:tblGrid>
      <w:tr w:rsidR="00823BB7" w14:paraId="3041E394" w14:textId="77777777" w:rsidTr="00C94041">
        <w:tc>
          <w:tcPr>
            <w:tcW w:w="9242" w:type="dxa"/>
          </w:tcPr>
          <w:p w14:paraId="722B00AE" w14:textId="77777777" w:rsidR="00823BB7" w:rsidRDefault="00823BB7" w:rsidP="00E62460">
            <w:pPr>
              <w:spacing w:line="276" w:lineRule="auto"/>
            </w:pPr>
          </w:p>
        </w:tc>
      </w:tr>
      <w:tr w:rsidR="00823BB7" w14:paraId="38D86F70" w14:textId="77777777" w:rsidTr="00C94041">
        <w:tc>
          <w:tcPr>
            <w:tcW w:w="9242" w:type="dxa"/>
          </w:tcPr>
          <w:p w14:paraId="24E61FE1" w14:textId="77777777" w:rsidR="00B56339" w:rsidRPr="00F35048" w:rsidRDefault="000E37C8" w:rsidP="00E62460">
            <w:pPr>
              <w:pStyle w:val="Heading2"/>
              <w:spacing w:line="276" w:lineRule="auto"/>
              <w:jc w:val="left"/>
            </w:pPr>
            <w:bookmarkStart w:id="97" w:name="_Toc476122342"/>
            <w:r>
              <w:t>Appendix 4</w:t>
            </w:r>
            <w:r w:rsidR="00B56339">
              <w:tab/>
            </w:r>
            <w:r w:rsidR="00B56339">
              <w:tab/>
              <w:t>Screen shots of the project implementation</w:t>
            </w:r>
            <w:bookmarkEnd w:id="97"/>
          </w:p>
          <w:p w14:paraId="42C6D796" w14:textId="77777777" w:rsidR="00823BB7" w:rsidRDefault="00823BB7" w:rsidP="00E62460">
            <w:pPr>
              <w:spacing w:line="276" w:lineRule="auto"/>
              <w:ind w:left="851"/>
            </w:pPr>
          </w:p>
        </w:tc>
      </w:tr>
      <w:tr w:rsidR="00823BB7" w14:paraId="6E1831B3" w14:textId="77777777" w:rsidTr="00C94041">
        <w:tc>
          <w:tcPr>
            <w:tcW w:w="9242" w:type="dxa"/>
          </w:tcPr>
          <w:p w14:paraId="54E11D2A" w14:textId="77777777" w:rsidR="00823BB7" w:rsidRDefault="00823BB7" w:rsidP="00E62460">
            <w:pPr>
              <w:spacing w:line="276" w:lineRule="auto"/>
              <w:ind w:left="851"/>
            </w:pPr>
          </w:p>
        </w:tc>
      </w:tr>
    </w:tbl>
    <w:p w14:paraId="31126E5D" w14:textId="77777777" w:rsidR="00823BB7" w:rsidRDefault="00823BB7" w:rsidP="00E62460">
      <w:pPr>
        <w:spacing w:line="276" w:lineRule="auto"/>
      </w:pPr>
    </w:p>
    <w:p w14:paraId="2DE403A5" w14:textId="77777777" w:rsidR="00823BB7" w:rsidRDefault="00823BB7" w:rsidP="00E62460">
      <w:pPr>
        <w:spacing w:line="276" w:lineRule="auto"/>
      </w:pPr>
    </w:p>
    <w:sectPr w:rsidR="00823BB7" w:rsidSect="00C526B1">
      <w:footerReference w:type="default" r:id="rId18"/>
      <w:pgSz w:w="11906" w:h="16838"/>
      <w:pgMar w:top="1440" w:right="1133" w:bottom="1440" w:left="1440" w:header="708" w:footer="708" w:gutter="0"/>
      <w:pgNumType w:start="1" w:chapStyle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6594F7C" w14:textId="77777777" w:rsidR="00A1568D" w:rsidRDefault="00A1568D" w:rsidP="00661E00">
      <w:pPr>
        <w:spacing w:after="0" w:line="240" w:lineRule="auto"/>
      </w:pPr>
      <w:r>
        <w:separator/>
      </w:r>
    </w:p>
  </w:endnote>
  <w:endnote w:type="continuationSeparator" w:id="0">
    <w:p w14:paraId="3EDDF66D" w14:textId="77777777" w:rsidR="00A1568D" w:rsidRDefault="00A1568D" w:rsidP="00661E0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stem-ui">
    <w:altName w:val="Cambria"/>
    <w:panose1 w:val="00000000000000000000"/>
    <w:charset w:val="00"/>
    <w:family w:val="roman"/>
    <w:notTrueType/>
    <w:pitch w:val="default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DejaVuSans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4020A7" w14:textId="77777777" w:rsidR="00FD61D7" w:rsidRDefault="00FD61D7">
    <w:pPr>
      <w:pStyle w:val="Footer"/>
      <w:jc w:val="center"/>
    </w:pPr>
  </w:p>
  <w:p w14:paraId="1D7B270A" w14:textId="77777777" w:rsidR="00FD61D7" w:rsidRDefault="00FD61D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51812023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DC6FFBA" w14:textId="77777777" w:rsidR="00FD61D7" w:rsidRDefault="00FD61D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E34E4">
          <w:rPr>
            <w:noProof/>
          </w:rPr>
          <w:t>iii</w:t>
        </w:r>
        <w:r>
          <w:rPr>
            <w:noProof/>
          </w:rPr>
          <w:fldChar w:fldCharType="end"/>
        </w:r>
      </w:p>
    </w:sdtContent>
  </w:sdt>
  <w:p w14:paraId="34B3F2EB" w14:textId="77777777" w:rsidR="00FD61D7" w:rsidRDefault="00FD61D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78037823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BB6A1F2" w14:textId="77777777" w:rsidR="00FD61D7" w:rsidRDefault="00FD61D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E34E4">
          <w:rPr>
            <w:noProof/>
          </w:rPr>
          <w:t>14</w:t>
        </w:r>
        <w:r>
          <w:rPr>
            <w:noProof/>
          </w:rPr>
          <w:fldChar w:fldCharType="end"/>
        </w:r>
      </w:p>
    </w:sdtContent>
  </w:sdt>
  <w:p w14:paraId="62431CDC" w14:textId="77777777" w:rsidR="00FD61D7" w:rsidRDefault="00FD61D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7DDE284" w14:textId="77777777" w:rsidR="00A1568D" w:rsidRDefault="00A1568D" w:rsidP="00661E00">
      <w:pPr>
        <w:spacing w:after="0" w:line="240" w:lineRule="auto"/>
      </w:pPr>
      <w:r>
        <w:separator/>
      </w:r>
    </w:p>
  </w:footnote>
  <w:footnote w:type="continuationSeparator" w:id="0">
    <w:p w14:paraId="049B1EDC" w14:textId="77777777" w:rsidR="00A1568D" w:rsidRDefault="00A1568D" w:rsidP="00661E0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34F5C7" w14:textId="77777777" w:rsidR="00FD61D7" w:rsidRDefault="00FD61D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E08263C2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8FECEFBE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21949E4E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E702F96A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DF008D66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572E0E2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BE2E9490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241459B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298C31B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3C008D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6B3EA3"/>
    <w:multiLevelType w:val="hybridMultilevel"/>
    <w:tmpl w:val="686C836E"/>
    <w:lvl w:ilvl="0" w:tplc="5734CEF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A8366AE"/>
    <w:multiLevelType w:val="hybridMultilevel"/>
    <w:tmpl w:val="FBA48D7C"/>
    <w:lvl w:ilvl="0" w:tplc="1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FF417A4"/>
    <w:multiLevelType w:val="hybridMultilevel"/>
    <w:tmpl w:val="558C693C"/>
    <w:lvl w:ilvl="0" w:tplc="BEDEFB82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5FB416D6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90E2B038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DE46BCB0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5B0E9C30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7750CDA2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58122338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7EB41EBC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94AAC006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3" w15:restartNumberingAfterBreak="0">
    <w:nsid w:val="2A1A5DC1"/>
    <w:multiLevelType w:val="hybridMultilevel"/>
    <w:tmpl w:val="76FAC50A"/>
    <w:lvl w:ilvl="0" w:tplc="1809000F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ADE35F0"/>
    <w:multiLevelType w:val="hybridMultilevel"/>
    <w:tmpl w:val="DF5A2B6A"/>
    <w:lvl w:ilvl="0" w:tplc="37425E30">
      <w:start w:val="1"/>
      <w:numFmt w:val="decimal"/>
      <w:lvlText w:val="(%1)"/>
      <w:lvlJc w:val="left"/>
      <w:pPr>
        <w:ind w:left="4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140" w:hanging="360"/>
      </w:pPr>
    </w:lvl>
    <w:lvl w:ilvl="2" w:tplc="1809001B" w:tentative="1">
      <w:start w:val="1"/>
      <w:numFmt w:val="lowerRoman"/>
      <w:lvlText w:val="%3."/>
      <w:lvlJc w:val="right"/>
      <w:pPr>
        <w:ind w:left="1860" w:hanging="180"/>
      </w:pPr>
    </w:lvl>
    <w:lvl w:ilvl="3" w:tplc="1809000F" w:tentative="1">
      <w:start w:val="1"/>
      <w:numFmt w:val="decimal"/>
      <w:lvlText w:val="%4."/>
      <w:lvlJc w:val="left"/>
      <w:pPr>
        <w:ind w:left="2580" w:hanging="360"/>
      </w:pPr>
    </w:lvl>
    <w:lvl w:ilvl="4" w:tplc="18090019" w:tentative="1">
      <w:start w:val="1"/>
      <w:numFmt w:val="lowerLetter"/>
      <w:lvlText w:val="%5."/>
      <w:lvlJc w:val="left"/>
      <w:pPr>
        <w:ind w:left="3300" w:hanging="360"/>
      </w:pPr>
    </w:lvl>
    <w:lvl w:ilvl="5" w:tplc="1809001B" w:tentative="1">
      <w:start w:val="1"/>
      <w:numFmt w:val="lowerRoman"/>
      <w:lvlText w:val="%6."/>
      <w:lvlJc w:val="right"/>
      <w:pPr>
        <w:ind w:left="4020" w:hanging="180"/>
      </w:pPr>
    </w:lvl>
    <w:lvl w:ilvl="6" w:tplc="1809000F" w:tentative="1">
      <w:start w:val="1"/>
      <w:numFmt w:val="decimal"/>
      <w:lvlText w:val="%7."/>
      <w:lvlJc w:val="left"/>
      <w:pPr>
        <w:ind w:left="4740" w:hanging="360"/>
      </w:pPr>
    </w:lvl>
    <w:lvl w:ilvl="7" w:tplc="18090019" w:tentative="1">
      <w:start w:val="1"/>
      <w:numFmt w:val="lowerLetter"/>
      <w:lvlText w:val="%8."/>
      <w:lvlJc w:val="left"/>
      <w:pPr>
        <w:ind w:left="5460" w:hanging="360"/>
      </w:pPr>
    </w:lvl>
    <w:lvl w:ilvl="8" w:tplc="18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5" w15:restartNumberingAfterBreak="0">
    <w:nsid w:val="3A7E42D7"/>
    <w:multiLevelType w:val="hybridMultilevel"/>
    <w:tmpl w:val="71868272"/>
    <w:lvl w:ilvl="0" w:tplc="6A78D90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CD564C9"/>
    <w:multiLevelType w:val="hybridMultilevel"/>
    <w:tmpl w:val="988E29B4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DA804CF"/>
    <w:multiLevelType w:val="hybridMultilevel"/>
    <w:tmpl w:val="7B2A8458"/>
    <w:lvl w:ilvl="0" w:tplc="994EEE5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7E84E0D"/>
    <w:multiLevelType w:val="hybridMultilevel"/>
    <w:tmpl w:val="F1DAD61C"/>
    <w:lvl w:ilvl="0" w:tplc="1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B663F39"/>
    <w:multiLevelType w:val="hybridMultilevel"/>
    <w:tmpl w:val="536E082A"/>
    <w:lvl w:ilvl="0" w:tplc="82BCCD9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774F0B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D10822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DE2BA3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A4089B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72E6FA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88A752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0DE51F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B8A489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695157736">
    <w:abstractNumId w:val="9"/>
  </w:num>
  <w:num w:numId="2" w16cid:durableId="324629325">
    <w:abstractNumId w:val="8"/>
  </w:num>
  <w:num w:numId="3" w16cid:durableId="1976136620">
    <w:abstractNumId w:val="7"/>
  </w:num>
  <w:num w:numId="4" w16cid:durableId="1116290244">
    <w:abstractNumId w:val="6"/>
  </w:num>
  <w:num w:numId="5" w16cid:durableId="1982299748">
    <w:abstractNumId w:val="5"/>
  </w:num>
  <w:num w:numId="6" w16cid:durableId="1809350398">
    <w:abstractNumId w:val="4"/>
  </w:num>
  <w:num w:numId="7" w16cid:durableId="363798890">
    <w:abstractNumId w:val="3"/>
  </w:num>
  <w:num w:numId="8" w16cid:durableId="22563163">
    <w:abstractNumId w:val="2"/>
  </w:num>
  <w:num w:numId="9" w16cid:durableId="1033578383">
    <w:abstractNumId w:val="1"/>
  </w:num>
  <w:num w:numId="10" w16cid:durableId="654185872">
    <w:abstractNumId w:val="0"/>
  </w:num>
  <w:num w:numId="11" w16cid:durableId="569777325">
    <w:abstractNumId w:val="16"/>
  </w:num>
  <w:num w:numId="12" w16cid:durableId="720175308">
    <w:abstractNumId w:val="13"/>
  </w:num>
  <w:num w:numId="13" w16cid:durableId="1152017949">
    <w:abstractNumId w:val="10"/>
  </w:num>
  <w:num w:numId="14" w16cid:durableId="547453252">
    <w:abstractNumId w:val="14"/>
  </w:num>
  <w:num w:numId="15" w16cid:durableId="645816876">
    <w:abstractNumId w:val="17"/>
  </w:num>
  <w:num w:numId="16" w16cid:durableId="1845507996">
    <w:abstractNumId w:val="12"/>
  </w:num>
  <w:num w:numId="17" w16cid:durableId="1105538383">
    <w:abstractNumId w:val="19"/>
  </w:num>
  <w:num w:numId="18" w16cid:durableId="1902446777">
    <w:abstractNumId w:val="18"/>
  </w:num>
  <w:num w:numId="19" w16cid:durableId="655258553">
    <w:abstractNumId w:val="11"/>
  </w:num>
  <w:num w:numId="20" w16cid:durableId="74280746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stylePaneSortMethod w:val="0002"/>
  <w:defaultTabStop w:val="720"/>
  <w:characterSpacingControl w:val="doNotCompress"/>
  <w:hdrShapeDefaults>
    <o:shapedefaults v:ext="edit" spidmax="205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16AA0"/>
    <w:rsid w:val="00010380"/>
    <w:rsid w:val="000119F4"/>
    <w:rsid w:val="00013304"/>
    <w:rsid w:val="00016AA0"/>
    <w:rsid w:val="00020667"/>
    <w:rsid w:val="00023BA1"/>
    <w:rsid w:val="000259E4"/>
    <w:rsid w:val="00032739"/>
    <w:rsid w:val="00036C9B"/>
    <w:rsid w:val="0004481D"/>
    <w:rsid w:val="000554CC"/>
    <w:rsid w:val="000566F7"/>
    <w:rsid w:val="00057286"/>
    <w:rsid w:val="00066F5D"/>
    <w:rsid w:val="000700FB"/>
    <w:rsid w:val="00070F2B"/>
    <w:rsid w:val="00072293"/>
    <w:rsid w:val="000743AD"/>
    <w:rsid w:val="0007602E"/>
    <w:rsid w:val="00081A31"/>
    <w:rsid w:val="00096DB7"/>
    <w:rsid w:val="00097A59"/>
    <w:rsid w:val="000A329C"/>
    <w:rsid w:val="000C4C2C"/>
    <w:rsid w:val="000C514E"/>
    <w:rsid w:val="000D04C1"/>
    <w:rsid w:val="000D43DC"/>
    <w:rsid w:val="000E37C8"/>
    <w:rsid w:val="000E6689"/>
    <w:rsid w:val="000F1436"/>
    <w:rsid w:val="000F5E00"/>
    <w:rsid w:val="000F6D70"/>
    <w:rsid w:val="00102B4B"/>
    <w:rsid w:val="0010686E"/>
    <w:rsid w:val="00107AFD"/>
    <w:rsid w:val="00120C6E"/>
    <w:rsid w:val="00131A35"/>
    <w:rsid w:val="00133CD2"/>
    <w:rsid w:val="001374C0"/>
    <w:rsid w:val="001452C9"/>
    <w:rsid w:val="00150D34"/>
    <w:rsid w:val="00154AFE"/>
    <w:rsid w:val="001660E0"/>
    <w:rsid w:val="001703B6"/>
    <w:rsid w:val="00170F2E"/>
    <w:rsid w:val="00177FF1"/>
    <w:rsid w:val="001802ED"/>
    <w:rsid w:val="00193DA6"/>
    <w:rsid w:val="001A2A72"/>
    <w:rsid w:val="001B11A0"/>
    <w:rsid w:val="001B3715"/>
    <w:rsid w:val="001C3AEA"/>
    <w:rsid w:val="001D6F76"/>
    <w:rsid w:val="001E4FEA"/>
    <w:rsid w:val="001E5432"/>
    <w:rsid w:val="001F4AC6"/>
    <w:rsid w:val="002135F4"/>
    <w:rsid w:val="00213DED"/>
    <w:rsid w:val="002170DE"/>
    <w:rsid w:val="00217546"/>
    <w:rsid w:val="00220BDD"/>
    <w:rsid w:val="00227955"/>
    <w:rsid w:val="0023201A"/>
    <w:rsid w:val="0023204F"/>
    <w:rsid w:val="00244A2A"/>
    <w:rsid w:val="002502A5"/>
    <w:rsid w:val="00251802"/>
    <w:rsid w:val="00266539"/>
    <w:rsid w:val="0027188D"/>
    <w:rsid w:val="00275E19"/>
    <w:rsid w:val="0027715A"/>
    <w:rsid w:val="002843C8"/>
    <w:rsid w:val="00285936"/>
    <w:rsid w:val="00290EA2"/>
    <w:rsid w:val="00297E1A"/>
    <w:rsid w:val="002A3F77"/>
    <w:rsid w:val="002A6DF9"/>
    <w:rsid w:val="002B23F2"/>
    <w:rsid w:val="002B3F3D"/>
    <w:rsid w:val="002B7304"/>
    <w:rsid w:val="002C7BF7"/>
    <w:rsid w:val="002C7CA3"/>
    <w:rsid w:val="002E74E8"/>
    <w:rsid w:val="002F5C85"/>
    <w:rsid w:val="002F6E78"/>
    <w:rsid w:val="003047B7"/>
    <w:rsid w:val="00307722"/>
    <w:rsid w:val="003124E1"/>
    <w:rsid w:val="00327B57"/>
    <w:rsid w:val="00334A03"/>
    <w:rsid w:val="00336518"/>
    <w:rsid w:val="003624D0"/>
    <w:rsid w:val="00377C41"/>
    <w:rsid w:val="00377FB8"/>
    <w:rsid w:val="003840F2"/>
    <w:rsid w:val="003875BF"/>
    <w:rsid w:val="003952A8"/>
    <w:rsid w:val="003A2D9B"/>
    <w:rsid w:val="003A56DD"/>
    <w:rsid w:val="003B6330"/>
    <w:rsid w:val="003B67E0"/>
    <w:rsid w:val="003C0007"/>
    <w:rsid w:val="003C0F7E"/>
    <w:rsid w:val="003C29F2"/>
    <w:rsid w:val="003C3499"/>
    <w:rsid w:val="003C7364"/>
    <w:rsid w:val="003D01C6"/>
    <w:rsid w:val="003D79DD"/>
    <w:rsid w:val="003E1CA8"/>
    <w:rsid w:val="003E2168"/>
    <w:rsid w:val="003E3BDA"/>
    <w:rsid w:val="003E4E2B"/>
    <w:rsid w:val="003E55F3"/>
    <w:rsid w:val="003E6B15"/>
    <w:rsid w:val="003E73E0"/>
    <w:rsid w:val="003F081C"/>
    <w:rsid w:val="003F1341"/>
    <w:rsid w:val="003F78D5"/>
    <w:rsid w:val="00405432"/>
    <w:rsid w:val="004075C9"/>
    <w:rsid w:val="00412AC8"/>
    <w:rsid w:val="00414EC3"/>
    <w:rsid w:val="00423550"/>
    <w:rsid w:val="00424FC8"/>
    <w:rsid w:val="0042707B"/>
    <w:rsid w:val="00446FED"/>
    <w:rsid w:val="004555C4"/>
    <w:rsid w:val="00456BF5"/>
    <w:rsid w:val="00457AC0"/>
    <w:rsid w:val="00460B95"/>
    <w:rsid w:val="0046584F"/>
    <w:rsid w:val="0047639A"/>
    <w:rsid w:val="0048144D"/>
    <w:rsid w:val="0048179D"/>
    <w:rsid w:val="00482B48"/>
    <w:rsid w:val="00484C3C"/>
    <w:rsid w:val="00485C77"/>
    <w:rsid w:val="004916FC"/>
    <w:rsid w:val="00497155"/>
    <w:rsid w:val="00497D24"/>
    <w:rsid w:val="004A2A69"/>
    <w:rsid w:val="004A46D7"/>
    <w:rsid w:val="004A5E25"/>
    <w:rsid w:val="004B1DBF"/>
    <w:rsid w:val="004B6445"/>
    <w:rsid w:val="004C1516"/>
    <w:rsid w:val="004C54FB"/>
    <w:rsid w:val="004D20C9"/>
    <w:rsid w:val="004D6331"/>
    <w:rsid w:val="004E2AE5"/>
    <w:rsid w:val="004E7C39"/>
    <w:rsid w:val="004F2CF2"/>
    <w:rsid w:val="004F57AB"/>
    <w:rsid w:val="00513055"/>
    <w:rsid w:val="00513C26"/>
    <w:rsid w:val="00526957"/>
    <w:rsid w:val="00530C29"/>
    <w:rsid w:val="00532040"/>
    <w:rsid w:val="00532416"/>
    <w:rsid w:val="00536195"/>
    <w:rsid w:val="00540A67"/>
    <w:rsid w:val="00543773"/>
    <w:rsid w:val="005464C4"/>
    <w:rsid w:val="00551B97"/>
    <w:rsid w:val="00556F56"/>
    <w:rsid w:val="005750E3"/>
    <w:rsid w:val="005754E3"/>
    <w:rsid w:val="00576DC3"/>
    <w:rsid w:val="00582500"/>
    <w:rsid w:val="00582AC6"/>
    <w:rsid w:val="005969AD"/>
    <w:rsid w:val="005B62B6"/>
    <w:rsid w:val="005C2738"/>
    <w:rsid w:val="005D28DE"/>
    <w:rsid w:val="005D53FA"/>
    <w:rsid w:val="005D6888"/>
    <w:rsid w:val="005E48E3"/>
    <w:rsid w:val="005F1E6E"/>
    <w:rsid w:val="005F1FA2"/>
    <w:rsid w:val="005F5C6C"/>
    <w:rsid w:val="005F5F85"/>
    <w:rsid w:val="00603DEA"/>
    <w:rsid w:val="00604770"/>
    <w:rsid w:val="006122E0"/>
    <w:rsid w:val="00614110"/>
    <w:rsid w:val="00624D26"/>
    <w:rsid w:val="00625C27"/>
    <w:rsid w:val="00640215"/>
    <w:rsid w:val="00640302"/>
    <w:rsid w:val="006456FC"/>
    <w:rsid w:val="00653355"/>
    <w:rsid w:val="006616FD"/>
    <w:rsid w:val="00661CE1"/>
    <w:rsid w:val="00661E00"/>
    <w:rsid w:val="006629C8"/>
    <w:rsid w:val="00664FCB"/>
    <w:rsid w:val="00672F65"/>
    <w:rsid w:val="0068335A"/>
    <w:rsid w:val="00684A6B"/>
    <w:rsid w:val="0068682A"/>
    <w:rsid w:val="0069042D"/>
    <w:rsid w:val="006A4A1F"/>
    <w:rsid w:val="006B759B"/>
    <w:rsid w:val="006C00C4"/>
    <w:rsid w:val="006C0F76"/>
    <w:rsid w:val="006C57F2"/>
    <w:rsid w:val="006D13B5"/>
    <w:rsid w:val="006D38F1"/>
    <w:rsid w:val="006D4797"/>
    <w:rsid w:val="006D5CCE"/>
    <w:rsid w:val="006E0329"/>
    <w:rsid w:val="006E1867"/>
    <w:rsid w:val="006E286B"/>
    <w:rsid w:val="006E7308"/>
    <w:rsid w:val="006F1675"/>
    <w:rsid w:val="006F34D1"/>
    <w:rsid w:val="006F69D7"/>
    <w:rsid w:val="007008E2"/>
    <w:rsid w:val="00703378"/>
    <w:rsid w:val="00703B8E"/>
    <w:rsid w:val="00703ECB"/>
    <w:rsid w:val="007066DE"/>
    <w:rsid w:val="007068D5"/>
    <w:rsid w:val="007075A5"/>
    <w:rsid w:val="0071298E"/>
    <w:rsid w:val="00712B20"/>
    <w:rsid w:val="00715F93"/>
    <w:rsid w:val="0071712E"/>
    <w:rsid w:val="00727BDD"/>
    <w:rsid w:val="00735F1D"/>
    <w:rsid w:val="00736A64"/>
    <w:rsid w:val="007458F3"/>
    <w:rsid w:val="00747F35"/>
    <w:rsid w:val="00753EC9"/>
    <w:rsid w:val="00766D28"/>
    <w:rsid w:val="0076757E"/>
    <w:rsid w:val="00791DE0"/>
    <w:rsid w:val="00795C3E"/>
    <w:rsid w:val="007A0BC6"/>
    <w:rsid w:val="007A52A9"/>
    <w:rsid w:val="007B0C04"/>
    <w:rsid w:val="007B2959"/>
    <w:rsid w:val="007B65C9"/>
    <w:rsid w:val="007C370F"/>
    <w:rsid w:val="007D1AAB"/>
    <w:rsid w:val="007D4555"/>
    <w:rsid w:val="007D7397"/>
    <w:rsid w:val="007E0D70"/>
    <w:rsid w:val="007E34E4"/>
    <w:rsid w:val="007E3A06"/>
    <w:rsid w:val="007E5246"/>
    <w:rsid w:val="007E6F12"/>
    <w:rsid w:val="007F798F"/>
    <w:rsid w:val="008077B7"/>
    <w:rsid w:val="008158D2"/>
    <w:rsid w:val="008212BC"/>
    <w:rsid w:val="00823BB7"/>
    <w:rsid w:val="00827BA6"/>
    <w:rsid w:val="0084031A"/>
    <w:rsid w:val="00841131"/>
    <w:rsid w:val="00841C8D"/>
    <w:rsid w:val="00842FAF"/>
    <w:rsid w:val="00847C63"/>
    <w:rsid w:val="00852854"/>
    <w:rsid w:val="008706A7"/>
    <w:rsid w:val="00883BD9"/>
    <w:rsid w:val="00883BE2"/>
    <w:rsid w:val="0088522D"/>
    <w:rsid w:val="0088569B"/>
    <w:rsid w:val="00886F8A"/>
    <w:rsid w:val="00887627"/>
    <w:rsid w:val="00893363"/>
    <w:rsid w:val="00896696"/>
    <w:rsid w:val="008A0605"/>
    <w:rsid w:val="008A56D0"/>
    <w:rsid w:val="008A7D6F"/>
    <w:rsid w:val="008B15B6"/>
    <w:rsid w:val="008B6CA7"/>
    <w:rsid w:val="008B72C8"/>
    <w:rsid w:val="008C29DE"/>
    <w:rsid w:val="008C5F24"/>
    <w:rsid w:val="008E28FC"/>
    <w:rsid w:val="008E44E0"/>
    <w:rsid w:val="008E6CEC"/>
    <w:rsid w:val="008F54E2"/>
    <w:rsid w:val="00915C8D"/>
    <w:rsid w:val="009169F6"/>
    <w:rsid w:val="009237BD"/>
    <w:rsid w:val="00923DD6"/>
    <w:rsid w:val="00926F4D"/>
    <w:rsid w:val="009422B5"/>
    <w:rsid w:val="00947836"/>
    <w:rsid w:val="00953280"/>
    <w:rsid w:val="0095358A"/>
    <w:rsid w:val="0097075F"/>
    <w:rsid w:val="00976941"/>
    <w:rsid w:val="00982DC9"/>
    <w:rsid w:val="00997343"/>
    <w:rsid w:val="009A1932"/>
    <w:rsid w:val="009B2DCB"/>
    <w:rsid w:val="009B35C9"/>
    <w:rsid w:val="009B653C"/>
    <w:rsid w:val="009B7553"/>
    <w:rsid w:val="009B7836"/>
    <w:rsid w:val="009C1341"/>
    <w:rsid w:val="009D6A74"/>
    <w:rsid w:val="009D76D6"/>
    <w:rsid w:val="009F3070"/>
    <w:rsid w:val="00A033F1"/>
    <w:rsid w:val="00A1568D"/>
    <w:rsid w:val="00A177F4"/>
    <w:rsid w:val="00A2319F"/>
    <w:rsid w:val="00A26B76"/>
    <w:rsid w:val="00A2751A"/>
    <w:rsid w:val="00A303D8"/>
    <w:rsid w:val="00A343F8"/>
    <w:rsid w:val="00A36190"/>
    <w:rsid w:val="00A37055"/>
    <w:rsid w:val="00A40240"/>
    <w:rsid w:val="00A53371"/>
    <w:rsid w:val="00A55AFA"/>
    <w:rsid w:val="00A55E43"/>
    <w:rsid w:val="00A66BA0"/>
    <w:rsid w:val="00A73134"/>
    <w:rsid w:val="00A74012"/>
    <w:rsid w:val="00A74641"/>
    <w:rsid w:val="00A978C0"/>
    <w:rsid w:val="00AA1DB8"/>
    <w:rsid w:val="00AB1BC5"/>
    <w:rsid w:val="00AB2923"/>
    <w:rsid w:val="00AB2B42"/>
    <w:rsid w:val="00AB412E"/>
    <w:rsid w:val="00AC3397"/>
    <w:rsid w:val="00AC3AE1"/>
    <w:rsid w:val="00AC7204"/>
    <w:rsid w:val="00AC7452"/>
    <w:rsid w:val="00AD0B9C"/>
    <w:rsid w:val="00AD43D4"/>
    <w:rsid w:val="00AD6CA7"/>
    <w:rsid w:val="00AE40C0"/>
    <w:rsid w:val="00AF3438"/>
    <w:rsid w:val="00AF45B0"/>
    <w:rsid w:val="00B00E27"/>
    <w:rsid w:val="00B02858"/>
    <w:rsid w:val="00B04041"/>
    <w:rsid w:val="00B04919"/>
    <w:rsid w:val="00B07BBA"/>
    <w:rsid w:val="00B12333"/>
    <w:rsid w:val="00B12708"/>
    <w:rsid w:val="00B13A49"/>
    <w:rsid w:val="00B22E18"/>
    <w:rsid w:val="00B26BFF"/>
    <w:rsid w:val="00B26E8A"/>
    <w:rsid w:val="00B31FE4"/>
    <w:rsid w:val="00B35EBE"/>
    <w:rsid w:val="00B36DF0"/>
    <w:rsid w:val="00B37353"/>
    <w:rsid w:val="00B37600"/>
    <w:rsid w:val="00B464B4"/>
    <w:rsid w:val="00B530A0"/>
    <w:rsid w:val="00B5460E"/>
    <w:rsid w:val="00B56339"/>
    <w:rsid w:val="00B702DD"/>
    <w:rsid w:val="00B71A4E"/>
    <w:rsid w:val="00B72525"/>
    <w:rsid w:val="00B76EA0"/>
    <w:rsid w:val="00B90489"/>
    <w:rsid w:val="00B94BFA"/>
    <w:rsid w:val="00B9789A"/>
    <w:rsid w:val="00BA2A70"/>
    <w:rsid w:val="00BC7986"/>
    <w:rsid w:val="00BF7327"/>
    <w:rsid w:val="00C02EEB"/>
    <w:rsid w:val="00C06EEB"/>
    <w:rsid w:val="00C13951"/>
    <w:rsid w:val="00C1405D"/>
    <w:rsid w:val="00C16349"/>
    <w:rsid w:val="00C21D94"/>
    <w:rsid w:val="00C260C1"/>
    <w:rsid w:val="00C27164"/>
    <w:rsid w:val="00C31E16"/>
    <w:rsid w:val="00C37BCE"/>
    <w:rsid w:val="00C44259"/>
    <w:rsid w:val="00C526B1"/>
    <w:rsid w:val="00C56E41"/>
    <w:rsid w:val="00C7683E"/>
    <w:rsid w:val="00C82447"/>
    <w:rsid w:val="00C90947"/>
    <w:rsid w:val="00C92BF9"/>
    <w:rsid w:val="00C94041"/>
    <w:rsid w:val="00CB484F"/>
    <w:rsid w:val="00CB7A1C"/>
    <w:rsid w:val="00CC1972"/>
    <w:rsid w:val="00CC73BE"/>
    <w:rsid w:val="00CD0B17"/>
    <w:rsid w:val="00CD0F62"/>
    <w:rsid w:val="00CE13A2"/>
    <w:rsid w:val="00CE263D"/>
    <w:rsid w:val="00CF05A8"/>
    <w:rsid w:val="00CF36E2"/>
    <w:rsid w:val="00CF5EB4"/>
    <w:rsid w:val="00D0084C"/>
    <w:rsid w:val="00D01307"/>
    <w:rsid w:val="00D10045"/>
    <w:rsid w:val="00D169EA"/>
    <w:rsid w:val="00D22E38"/>
    <w:rsid w:val="00D37E55"/>
    <w:rsid w:val="00D462AE"/>
    <w:rsid w:val="00D53A4F"/>
    <w:rsid w:val="00D62316"/>
    <w:rsid w:val="00D6453C"/>
    <w:rsid w:val="00D6735D"/>
    <w:rsid w:val="00D707F9"/>
    <w:rsid w:val="00D736B6"/>
    <w:rsid w:val="00D82B75"/>
    <w:rsid w:val="00D8458C"/>
    <w:rsid w:val="00D9247F"/>
    <w:rsid w:val="00DA235D"/>
    <w:rsid w:val="00DA48AE"/>
    <w:rsid w:val="00DA4FD1"/>
    <w:rsid w:val="00DB0AA2"/>
    <w:rsid w:val="00DB4709"/>
    <w:rsid w:val="00DB7A31"/>
    <w:rsid w:val="00DC2386"/>
    <w:rsid w:val="00DC4E0B"/>
    <w:rsid w:val="00DC7F86"/>
    <w:rsid w:val="00DD07A0"/>
    <w:rsid w:val="00DE18E3"/>
    <w:rsid w:val="00DE332D"/>
    <w:rsid w:val="00DE5211"/>
    <w:rsid w:val="00DE64EF"/>
    <w:rsid w:val="00DF39E7"/>
    <w:rsid w:val="00E01E55"/>
    <w:rsid w:val="00E04F63"/>
    <w:rsid w:val="00E125BF"/>
    <w:rsid w:val="00E1411B"/>
    <w:rsid w:val="00E178B1"/>
    <w:rsid w:val="00E2553E"/>
    <w:rsid w:val="00E27CDD"/>
    <w:rsid w:val="00E309FB"/>
    <w:rsid w:val="00E34BBC"/>
    <w:rsid w:val="00E555FE"/>
    <w:rsid w:val="00E57032"/>
    <w:rsid w:val="00E62460"/>
    <w:rsid w:val="00E63C8D"/>
    <w:rsid w:val="00E724FA"/>
    <w:rsid w:val="00E74F7A"/>
    <w:rsid w:val="00E75578"/>
    <w:rsid w:val="00E8170A"/>
    <w:rsid w:val="00E8239F"/>
    <w:rsid w:val="00E83531"/>
    <w:rsid w:val="00E942D2"/>
    <w:rsid w:val="00E95BC0"/>
    <w:rsid w:val="00EA1EAA"/>
    <w:rsid w:val="00EA4188"/>
    <w:rsid w:val="00EA44F7"/>
    <w:rsid w:val="00EA52C6"/>
    <w:rsid w:val="00EB39C3"/>
    <w:rsid w:val="00EC137C"/>
    <w:rsid w:val="00ED0ED1"/>
    <w:rsid w:val="00ED2C7C"/>
    <w:rsid w:val="00ED3511"/>
    <w:rsid w:val="00ED79D8"/>
    <w:rsid w:val="00EE3F0B"/>
    <w:rsid w:val="00EE4F46"/>
    <w:rsid w:val="00EE541E"/>
    <w:rsid w:val="00EE6CCA"/>
    <w:rsid w:val="00EE6E2E"/>
    <w:rsid w:val="00EF3930"/>
    <w:rsid w:val="00EF6D0C"/>
    <w:rsid w:val="00EF75AB"/>
    <w:rsid w:val="00F003B3"/>
    <w:rsid w:val="00F1086B"/>
    <w:rsid w:val="00F120E1"/>
    <w:rsid w:val="00F240E8"/>
    <w:rsid w:val="00F259F6"/>
    <w:rsid w:val="00F26CAB"/>
    <w:rsid w:val="00F30A96"/>
    <w:rsid w:val="00F35048"/>
    <w:rsid w:val="00F357DE"/>
    <w:rsid w:val="00F518DF"/>
    <w:rsid w:val="00F60860"/>
    <w:rsid w:val="00F718C3"/>
    <w:rsid w:val="00F75632"/>
    <w:rsid w:val="00F77F75"/>
    <w:rsid w:val="00F80038"/>
    <w:rsid w:val="00F90A1F"/>
    <w:rsid w:val="00F96719"/>
    <w:rsid w:val="00FA198B"/>
    <w:rsid w:val="00FA57E4"/>
    <w:rsid w:val="00FA58E9"/>
    <w:rsid w:val="00FC19AD"/>
    <w:rsid w:val="00FC368B"/>
    <w:rsid w:val="00FC41A2"/>
    <w:rsid w:val="00FD1EFC"/>
    <w:rsid w:val="00FD405A"/>
    <w:rsid w:val="00FD52B6"/>
    <w:rsid w:val="00FD61D7"/>
    <w:rsid w:val="00FF04D6"/>
    <w:rsid w:val="00FF343A"/>
    <w:rsid w:val="00FF556F"/>
    <w:rsid w:val="00FF755F"/>
    <w:rsid w:val="022EDA52"/>
    <w:rsid w:val="03321FA4"/>
    <w:rsid w:val="0616737D"/>
    <w:rsid w:val="0F57B11E"/>
    <w:rsid w:val="12CAAFE4"/>
    <w:rsid w:val="1BF3CDE8"/>
    <w:rsid w:val="1D8F9E49"/>
    <w:rsid w:val="2BAFA20B"/>
    <w:rsid w:val="2EE742CD"/>
    <w:rsid w:val="464742B1"/>
    <w:rsid w:val="51D30A28"/>
    <w:rsid w:val="5CB75BD5"/>
    <w:rsid w:val="6C6AAACE"/>
    <w:rsid w:val="7D64E93C"/>
    <w:rsid w:val="7F9386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1"/>
    <o:shapelayout v:ext="edit">
      <o:idmap v:ext="edit" data="2"/>
    </o:shapelayout>
  </w:shapeDefaults>
  <w:decimalSymbol w:val="."/>
  <w:listSeparator w:val=","/>
  <w14:docId w14:val="389CA004"/>
  <w15:docId w15:val="{F6FD90C6-0D16-47E1-996A-54FE8B6E97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03378"/>
  </w:style>
  <w:style w:type="paragraph" w:styleId="Heading1">
    <w:name w:val="heading 1"/>
    <w:basedOn w:val="Normal"/>
    <w:next w:val="Normal"/>
    <w:link w:val="Heading1Char"/>
    <w:uiPriority w:val="9"/>
    <w:qFormat/>
    <w:rsid w:val="003E55F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9B653C"/>
    <w:pPr>
      <w:keepNext/>
      <w:keepLines/>
      <w:spacing w:before="40" w:after="0" w:line="480" w:lineRule="auto"/>
      <w:jc w:val="both"/>
      <w:outlineLvl w:val="1"/>
    </w:pPr>
    <w:rPr>
      <w:rFonts w:ascii="Times New Roman" w:eastAsia="Arial Unicode MS" w:hAnsi="Times New Roman" w:cstheme="majorBidi"/>
      <w:b/>
      <w:color w:val="000000" w:themeColor="text1"/>
      <w:sz w:val="28"/>
      <w:szCs w:val="28"/>
      <w:lang w:eastAsia="en-I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1395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A">
    <w:name w:val="Body A"/>
    <w:rsid w:val="00CC73BE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Arial Unicode MS" w:cs="Arial Unicode MS"/>
      <w:color w:val="000000"/>
      <w:sz w:val="24"/>
      <w:szCs w:val="24"/>
      <w:u w:color="000000"/>
      <w:bdr w:val="nil"/>
      <w:lang w:val="en-US"/>
    </w:rPr>
  </w:style>
  <w:style w:type="paragraph" w:customStyle="1" w:styleId="Heading">
    <w:name w:val="Heading"/>
    <w:next w:val="BodyA"/>
    <w:rsid w:val="00640302"/>
    <w:pPr>
      <w:keepNext/>
      <w:keepLines/>
      <w:pBdr>
        <w:top w:val="nil"/>
        <w:left w:val="nil"/>
        <w:bottom w:val="nil"/>
        <w:right w:val="nil"/>
        <w:between w:val="nil"/>
        <w:bar w:val="nil"/>
      </w:pBdr>
      <w:spacing w:before="480" w:after="0" w:line="240" w:lineRule="auto"/>
      <w:outlineLvl w:val="3"/>
    </w:pPr>
    <w:rPr>
      <w:rFonts w:ascii="Times New Roman" w:eastAsia="Times New Roman" w:hAnsi="Times New Roman" w:cs="Times New Roman"/>
      <w:b/>
      <w:bCs/>
      <w:color w:val="000000"/>
      <w:sz w:val="28"/>
      <w:szCs w:val="28"/>
      <w:u w:color="000000"/>
      <w:bdr w:val="nil"/>
      <w:lang w:val="en-US"/>
    </w:rPr>
  </w:style>
  <w:style w:type="character" w:styleId="Hyperlink">
    <w:name w:val="Hyperlink"/>
    <w:uiPriority w:val="99"/>
    <w:rsid w:val="00E309FB"/>
    <w:rPr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3E55F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3E55F3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D9247F"/>
    <w:pPr>
      <w:spacing w:after="100"/>
    </w:pPr>
    <w:rPr>
      <w:rFonts w:ascii="Times New Roman" w:hAnsi="Times New Roman"/>
      <w:sz w:val="36"/>
    </w:rPr>
  </w:style>
  <w:style w:type="paragraph" w:styleId="TOC2">
    <w:name w:val="toc 2"/>
    <w:basedOn w:val="Normal"/>
    <w:next w:val="Normal"/>
    <w:autoRedefine/>
    <w:uiPriority w:val="39"/>
    <w:unhideWhenUsed/>
    <w:rsid w:val="003E55F3"/>
    <w:pPr>
      <w:spacing w:after="100"/>
      <w:ind w:left="220"/>
    </w:pPr>
    <w:rPr>
      <w:rFonts w:eastAsiaTheme="minorEastAsia" w:cs="Times New Roman"/>
      <w:lang w:val="en-US"/>
    </w:rPr>
  </w:style>
  <w:style w:type="paragraph" w:styleId="TOC3">
    <w:name w:val="toc 3"/>
    <w:basedOn w:val="Normal"/>
    <w:next w:val="Normal"/>
    <w:autoRedefine/>
    <w:uiPriority w:val="39"/>
    <w:unhideWhenUsed/>
    <w:rsid w:val="003E55F3"/>
    <w:pPr>
      <w:spacing w:after="100"/>
      <w:ind w:left="440"/>
    </w:pPr>
    <w:rPr>
      <w:rFonts w:eastAsiaTheme="minorEastAsia" w:cs="Times New Roman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661E0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61E00"/>
  </w:style>
  <w:style w:type="paragraph" w:styleId="Footer">
    <w:name w:val="footer"/>
    <w:basedOn w:val="Normal"/>
    <w:link w:val="FooterChar"/>
    <w:uiPriority w:val="99"/>
    <w:unhideWhenUsed/>
    <w:rsid w:val="00661E0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61E00"/>
  </w:style>
  <w:style w:type="character" w:customStyle="1" w:styleId="Heading2Char">
    <w:name w:val="Heading 2 Char"/>
    <w:basedOn w:val="DefaultParagraphFont"/>
    <w:link w:val="Heading2"/>
    <w:uiPriority w:val="9"/>
    <w:rsid w:val="009B653C"/>
    <w:rPr>
      <w:rFonts w:ascii="Times New Roman" w:eastAsia="Arial Unicode MS" w:hAnsi="Times New Roman" w:cstheme="majorBidi"/>
      <w:b/>
      <w:color w:val="000000" w:themeColor="text1"/>
      <w:sz w:val="28"/>
      <w:szCs w:val="28"/>
      <w:lang w:eastAsia="en-I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750E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750E3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823BB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ableofFigures">
    <w:name w:val="table of figures"/>
    <w:basedOn w:val="Normal"/>
    <w:next w:val="Normal"/>
    <w:uiPriority w:val="99"/>
    <w:unhideWhenUsed/>
    <w:rsid w:val="00DF39E7"/>
    <w:pPr>
      <w:spacing w:after="0"/>
    </w:pPr>
    <w:rPr>
      <w:sz w:val="24"/>
    </w:rPr>
  </w:style>
  <w:style w:type="paragraph" w:styleId="ListParagraph">
    <w:name w:val="List Paragraph"/>
    <w:basedOn w:val="Normal"/>
    <w:uiPriority w:val="34"/>
    <w:qFormat/>
    <w:rsid w:val="00C94041"/>
    <w:pPr>
      <w:spacing w:after="200" w:line="276" w:lineRule="auto"/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C9404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character" w:customStyle="1" w:styleId="Heading3Char">
    <w:name w:val="Heading 3 Char"/>
    <w:basedOn w:val="DefaultParagraphFont"/>
    <w:link w:val="Heading3"/>
    <w:uiPriority w:val="9"/>
    <w:rsid w:val="00C13951"/>
    <w:rPr>
      <w:rFonts w:asciiTheme="majorHAnsi" w:eastAsiaTheme="majorEastAsia" w:hAnsiTheme="majorHAnsi" w:cstheme="majorBidi"/>
      <w:b/>
      <w:bCs/>
      <w:color w:val="5B9BD5" w:themeColor="accent1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5285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5285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852854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C31E16"/>
    <w:pPr>
      <w:spacing w:after="200" w:line="240" w:lineRule="auto"/>
    </w:pPr>
    <w:rPr>
      <w:b/>
      <w:bCs/>
      <w:color w:val="5B9BD5" w:themeColor="accent1"/>
      <w:sz w:val="18"/>
      <w:szCs w:val="18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83BE2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83BE2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83BE2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3F1341"/>
    <w:rPr>
      <w:color w:val="954F72" w:themeColor="followedHyperlink"/>
      <w:u w:val="single"/>
    </w:rPr>
  </w:style>
  <w:style w:type="character" w:customStyle="1" w:styleId="apple-converted-space">
    <w:name w:val="apple-converted-space"/>
    <w:basedOn w:val="DefaultParagraphFont"/>
    <w:rsid w:val="0048179D"/>
  </w:style>
  <w:style w:type="character" w:styleId="Strong">
    <w:name w:val="Strong"/>
    <w:basedOn w:val="DefaultParagraphFont"/>
    <w:uiPriority w:val="22"/>
    <w:qFormat/>
    <w:rsid w:val="0048179D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4105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2251137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973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303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34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52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774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8462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8116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901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917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425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2711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920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8393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84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3526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2331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654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117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359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665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034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5724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93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246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375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5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46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233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7204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7199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963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1627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694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6510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368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6181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133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169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47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345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915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507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516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09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112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617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740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565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8877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02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813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176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464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2368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165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3887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206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5931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028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30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374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customXml" Target="ink/ink1.xml"/><Relationship Id="rId18" Type="http://schemas.openxmlformats.org/officeDocument/2006/relationships/footer" Target="footer3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image" Target="media/image3.png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2.png"/></Relationship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3-11-09T21:13:04.636"/>
    </inkml:context>
    <inkml:brush xml:id="br0">
      <inkml:brushProperty name="width" value="0.05" units="cm"/>
      <inkml:brushProperty name="height" value="0.05" units="cm"/>
    </inkml:brush>
  </inkml:definitions>
  <inkml:trace contextRef="#ctx0" brushRef="#br0">2 165 24575,'0'427'0,"-2"-561"0,4-141 0,-1 270 0,0 1 0,0-1 0,0 1 0,1 0 0,0-1 0,0 1 0,0 0 0,0 0 0,0 0 0,4-4 0,35-40 0,-16 20 0,-23 24 0,1 0 0,0 0 0,1 1 0,-1-1 0,1 1 0,0 0 0,-1 0 0,9-5 0,-10 8 0,0-1 0,-1 1 0,1 0 0,0-1 0,-1 1 0,1 0 0,0 0 0,-1 0 0,1 0 0,0 1 0,-1-1 0,1 0 0,0 1 0,-1-1 0,1 1 0,-1-1 0,1 1 0,-1 0 0,1 0 0,-1-1 0,1 1 0,-1 0 0,0 0 0,1 1 0,-1-1 0,0 0 0,0 0 0,2 3 0,-1-1 0,1-1 0,-1 1 0,0 0 0,1 0 0,-2 0 0,1 0 0,0 0 0,0 0 0,-1 0 0,0 1 0,0-1 0,0 1 0,0-1 0,0 1 0,-1-1 0,1 1 0,-1 5 0,-1-2 0,-1 0 0,0 0 0,0-1 0,0 1 0,-1 0 0,0-1 0,-1 0 0,-3 7 0,-2 1 0,-36 56 0,40-64 0,0 0 0,0 0 0,-1 0 0,0-1 0,0 1 0,0-1 0,-1-1 0,-7 5 0,19-9 0,0 0 0,0 0 0,-1 0 0,1 1 0,0-1 0,0 1 0,0 0 0,-1 1 0,7 2 0,6 1 0,-1-2 0,13 3 0,43 15 0,-64-19 0,0 1 0,-1 1 0,1 0 0,-1 0 0,0 0 0,0 1 0,-1 0 0,1 0 0,-1 1 0,8 8 0,-10-6 0,0 0 0,0 0 0,-1 1 0,0-1 0,-1 1 0,1 0 0,-2-1 0,1 1 0,-1 0 0,-1 0 0,0 0 0,0 0 0,0 0 0,-4 16 0,2-21 0,1 0 0,-1-1 0,0 1 0,-1 0 0,1-1 0,-1 0 0,1 1 0,-1-1 0,0 0 0,0-1 0,0 1 0,-1 0 0,-3 1 0,0 2 0,-1-1 0,0-1 0,0 0 0,-17 6 0,-12-3 0,1-3 0,-66 1 0,120-5 0,5 1 0,0-1 0,0-2 0,-1 0 0,1-1 0,38-10 0,-48 9 0,0 2 0,-1 0 0,1 0 0,26 1 0,-24 1 0,-1-1 0,1 0 0,16-4 0,-24 2 0,1 1 0,0-1 0,-1-1 0,0 0 0,0 0 0,0 0 0,6-6 0,-9 7 0,0 0 0,0 0 0,0 0 0,-1-1 0,1 0 0,-1 0 0,0 0 0,0 0 0,-1 0 0,1-1 0,-1 1 0,3-8 0,-5 8 0,1 0 0,-1 0 0,0-1 0,0 1 0,0-1 0,-1 1 0,1 0 0,-1 0 0,0-1 0,0 1 0,0 0 0,-1 0 0,0 0 0,-4-7 0,5 8 0,0 1 0,0 0 0,-1 0 0,1 0 0,-1 0 0,0 0 0,1 1 0,-1-1 0,0 0 0,0 1 0,0 0 0,0-1 0,0 1 0,0 0 0,0 0 0,-1 0 0,1 0 0,0 0 0,-1 1 0,1-1 0,-1 1 0,1-1 0,0 1 0,-1 0 0,1 0 0,-1 0 0,-3 1 0,5-1 0,0 1 0,0 0 0,0-1 0,0 1 0,0 0 0,0 0 0,1 0 0,-1-1 0,0 1 0,0 0 0,1 0 0,-1 0 0,1 0 0,-1 1 0,1-1 0,-1 0 0,1 0 0,-1 0 0,1 0 0,0 0 0,0 1 0,0-1 0,-1 2 0,-1 34 0,2-29 0,-1 16 0,0-13 0,0-1 0,1 0 0,0 1 0,0-1 0,1 1 0,3 11 0,-2-19 0,-1 0 0,0 1 0,1-1 0,0 0 0,0 0 0,0-1 0,0 1 0,0 0 0,0-1 0,1 1 0,0-1 0,-1 0 0,1 0 0,0 0 0,4 3 0,0-2 0,-1-1 0,1 1 0,-1-1 0,1 0 0,0 0 0,0-1 0,9 1 0,2-2 0,0 0 0,-1-1 0,1 0 0,0-1 0,21-7 0,-34 8 0,-1-1 0,0 0 0,0 0 0,1-1 0,-1 1 0,-1-1 0,1 0 0,0 0 0,-1 0 0,1-1 0,-1 1 0,0-1 0,0 0 0,-1 0 0,1 0 0,-1 0 0,1 0 0,-1 0 0,-1-1 0,1 1 0,-1-1 0,2-6 0,-1 2 0,0-1 0,0 0 0,-1 1 0,0-1 0,-1 0 0,0 0 0,-1 0 0,0 1 0,0-1 0,-4-10 0,5 20 0,0-1 0,0 1 0,0 0 0,0 0 0,0 0 0,0-1 0,0 1 0,0 0 0,0 0 0,0 0 0,0-1 0,0 1 0,0 0 0,0 0 0,0 0 0,0-1 0,0 1 0,0 0 0,0 0 0,0 0 0,-1 0 0,1-1 0,0 1 0,0 0 0,0 0 0,0 0 0,-1 0 0,1 0 0,0-1 0,0 1 0,0 0 0,0 0 0,-1 0 0,1 0 0,0 0 0,0 0 0,0 0 0,-1 0 0,1 0 0,0 0 0,0 0 0,0 0 0,-1 0 0,1 0 0,0 0 0,-1 0 0,-4 11 0,-1 17 0,3 21 0,5 77 0,16-248 0,-19 112 0,2 0 0,-1 0 0,2-1 0,-1 1 0,1 1 0,1-1 0,4-12 0,-6 19 0,1 0 0,0-1 0,0 1 0,0 0 0,0 1 0,0-1 0,1 0 0,-1 1 0,1-1 0,-1 1 0,1 0 0,0 0 0,0 0 0,0 0 0,0 0 0,1 1 0,-1 0 0,0-1 0,1 1 0,-1 0 0,1 0 0,-1 1 0,1-1 0,4 1 0,0-1 0,1 1 0,-1-1 0,1 2 0,-1-1 0,1 1 0,-1 1 0,0-1 0,14 6 0,-19-6 0,0 0 0,-1 1 0,1-1 0,0 1 0,-1 0 0,1 0 0,-1 0 0,0 0 0,0 0 0,1 1 0,-2-1 0,1 1 0,0-1 0,0 1 0,-1 0 0,1-1 0,-1 1 0,0 0 0,0 0 0,0 0 0,0 0 0,-1 0 0,1 0 0,-1 0 0,1 0 0,-2 6 0,0 53 0,2 52 0,0-112 0,-1 0 0,1-1 0,0 1 0,-1 0 0,1-1 0,0 1 0,0-1 0,0 1 0,0-1 0,0 1 0,1-1 0,-1 1 0,0-1 0,1 0 0,-1 0 0,1 0 0,-1 0 0,1 0 0,-1 0 0,1 0 0,0-1 0,-1 1 0,1 0 0,0-1 0,0 0 0,-1 1 0,1-1 0,0 0 0,2 0 0,1 1 0,0 0 0,0-1 0,0 0 0,0 0 0,0-1 0,1 1 0,-1-1 0,0 0 0,6-3 0,-5 1 0,-1 0 0,0-1 0,0 0 0,0 0 0,0 0 0,0 0 0,-1-1 0,0 0 0,0 0 0,0 0 0,-1-1 0,0 1 0,0-1 0,5-11 0,-3 2 0,1 0 0,-2 0 0,0-1 0,3-27 0,-5 14 0,-1-1 0,-1 1 0,-2 0 0,-7-35 0,-34-111 0,41 164 0,0 1 0,1 0 0,-1-18 0,2 19 0,0 1 0,-1-1 0,0 1 0,-1-1 0,0 1 0,-3-9 0,5 17 0,0 0 0,0 0 0,0 0 0,0 0 0,0 0 0,0 0 0,0 0 0,0 1 0,0-1 0,0 0 0,0 0 0,0 0 0,0 0 0,0 0 0,0 0 0,0 0 0,0 0 0,0 0 0,0 0 0,0 0 0,0 0 0,0 1 0,0-1 0,0 0 0,0 0 0,0 0 0,-1 0 0,1 0 0,0 0 0,0 0 0,0 0 0,0 0 0,0 0 0,0 0 0,0 0 0,0 0 0,0 0 0,0 0 0,0 0 0,-1 0 0,1 0 0,0 0 0,0 0 0,0 0 0,0 0 0,0 0 0,0 0 0,0 0 0,0 0 0,0 0 0,0 0 0,-1 0 0,1 0 0,0 0 0,0 0 0,0 0 0,0 0 0,0-1 0,0 1 0,0 0 0,0 0 0,0 0 0,0 0 0,0 0 0,0 0 0,0 0 0,0 0 0,0 0 0,-5 12 0,0 15 0,-18 328 0,8-127 0,21-532 0,-4 294 0,-1 0 0,1 0 0,1 1 0,0-1 0,0 0 0,5-9 0,2-6 0,2-7 0,1 2 0,2-1 0,21-31 0,-34 59 0,1 0 0,0 0 0,0 0 0,0 0 0,0 0 0,0 1 0,0 0 0,1-1 0,-1 1 0,1 0 0,0 1 0,-1-1 0,1 1 0,0-1 0,0 1 0,0 0 0,0 1 0,0-1 0,0 1 0,0-1 0,0 1 0,1 1 0,-1-1 0,0 0 0,0 1 0,0 0 0,7 2 0,0 1 0,0-1 0,0 1 0,-1 1 0,0 0 0,0 0 0,0 1 0,-1 0 0,0 1 0,9 7 0,-10-6 0,-1 0 0,0 0 0,0 1 0,-1 0 0,0 0 0,-1 0 0,0 1 0,0-1 0,-1 1 0,4 13 0,-7-18 0,0-1 0,0 0 0,0 1 0,-1-1 0,0 1 0,1-1 0,-2 1 0,1-1 0,0 1 0,-1-1 0,0 0 0,0 1 0,0-1 0,0 0 0,-1 0 0,0 1 0,0-1 0,0-1 0,0 1 0,0 0 0,-1 0 0,0-1 0,0 1 0,0-1 0,0 0 0,0 0 0,-5 3 0,-18 12 0,0-2 0,-45 21 0,67-36 0,1-1 0,-1 1 0,1 0 0,0-1 0,-1 0 0,1 0 0,-1 0 0,-4 0 0,3-1 0,19 2 0,0 1 0,0 0 0,-1 1 0,1 0 0,-1 1 0,0 1 0,0 0 0,23 13 0,-18-7 0,0 1 0,-1 1 0,-1 0 0,0 1 0,18 22 0,-31-32 0,-1 0 0,0 1 0,1-1 0,-1 1 0,-1 0 0,1-1 0,-1 1 0,0 0 0,0 0 0,0 0 0,-1 0 0,0 0 0,1 0 0,-2 0 0,0 7 0,0-4 0,0 0 0,0-1 0,-1 1 0,0-1 0,0 1 0,-1-1 0,0 0 0,0 0 0,-6 10 0,5-13 0,-1 1 0,1-1 0,0-1 0,-1 1 0,0 0 0,0-1 0,0 0 0,-1 0 0,1-1 0,0 0 0,-1 0 0,0 0 0,1 0 0,-1-1 0,-7 1 0,-13 1 0,1-1 0,-30-1 0,45-1 0,-2-1 0,4 2 0,0-1 0,-1 0 0,1 0 0,0-1 0,0 0 0,0-1 0,0 0 0,0 0 0,0 0 0,0-1 0,-13-7 0,14 6 22,0 1 0,0 1-1,0-1 1,-10-1-1,-10-4-1494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015c8a93-5894-4910-86e1-4a958a4ac7ca" xsi:nil="true"/>
    <lcf76f155ced4ddcb4097134ff3c332f xmlns="aa65d448-d386-4ce1-9caf-82e39084ad06">
      <Terms xmlns="http://schemas.microsoft.com/office/infopath/2007/PartnerControls"/>
    </lcf76f155ced4ddcb4097134ff3c332f>
  </documentManagement>
</p: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A320F50D7DFB446B3055F7F056722EE" ma:contentTypeVersion="16" ma:contentTypeDescription="Create a new document." ma:contentTypeScope="" ma:versionID="c307ff866a0962559225804b4376d818">
  <xsd:schema xmlns:xsd="http://www.w3.org/2001/XMLSchema" xmlns:xs="http://www.w3.org/2001/XMLSchema" xmlns:p="http://schemas.microsoft.com/office/2006/metadata/properties" xmlns:ns2="aa65d448-d386-4ce1-9caf-82e39084ad06" xmlns:ns3="015c8a93-5894-4910-86e1-4a958a4ac7ca" targetNamespace="http://schemas.microsoft.com/office/2006/metadata/properties" ma:root="true" ma:fieldsID="b21ae80f7c182220b639e88552b50955" ns2:_="" ns3:_="">
    <xsd:import namespace="aa65d448-d386-4ce1-9caf-82e39084ad06"/>
    <xsd:import namespace="015c8a93-5894-4910-86e1-4a958a4ac7ca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LengthInSeconds" minOccurs="0"/>
                <xsd:element ref="ns2:MediaServiceDateTaken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ServiceObjectDetectorVersions" minOccurs="0"/>
                <xsd:element ref="ns2:lcf76f155ced4ddcb4097134ff3c332f" minOccurs="0"/>
                <xsd:element ref="ns3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a65d448-d386-4ce1-9caf-82e39084ad0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LengthInSeconds" ma:index="10" nillable="true" ma:displayName="MediaLengthInSeconds" ma:hidden="true" ma:internalName="MediaLengthInSeconds" ma:readOnly="true">
      <xsd:simpleType>
        <xsd:restriction base="dms:Unknown"/>
      </xsd:simpleType>
    </xsd:element>
    <xsd:element name="MediaServiceDateTaken" ma:index="11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bjectDetectorVersions" ma:index="20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5ee92b2f-d444-4214-abdd-12644e6e9ea2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15c8a93-5894-4910-86e1-4a958a4ac7ca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a18cf39b-25c5-40f0-a2f2-4a5265da6b12}" ma:internalName="TaxCatchAll" ma:showField="CatchAllData" ma:web="015c8a93-5894-4910-86e1-4a958a4ac7ca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0E035192-22D7-4BFB-9169-A1A87D9043ED}">
  <ds:schemaRefs>
    <ds:schemaRef ds:uri="http://schemas.microsoft.com/office/2006/metadata/properties"/>
    <ds:schemaRef ds:uri="http://schemas.microsoft.com/office/infopath/2007/PartnerControls"/>
    <ds:schemaRef ds:uri="015c8a93-5894-4910-86e1-4a958a4ac7ca"/>
    <ds:schemaRef ds:uri="aa65d448-d386-4ce1-9caf-82e39084ad06"/>
  </ds:schemaRefs>
</ds:datastoreItem>
</file>

<file path=customXml/itemProps2.xml><?xml version="1.0" encoding="utf-8"?>
<ds:datastoreItem xmlns:ds="http://schemas.openxmlformats.org/officeDocument/2006/customXml" ds:itemID="{42F516C4-7905-444B-BC84-97667AF868AA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C018A0D0-E9BC-498F-918D-029E130AC1EA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AF75ABE3-9081-4208-A600-C32DDA2676D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a65d448-d386-4ce1-9caf-82e39084ad06"/>
    <ds:schemaRef ds:uri="015c8a93-5894-4910-86e1-4a958a4ac7c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0</Pages>
  <Words>2376</Words>
  <Characters>13545</Characters>
  <Application>Microsoft Office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8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s</dc:creator>
  <cp:keywords/>
  <dc:description/>
  <cp:lastModifiedBy>Benedict Obilom</cp:lastModifiedBy>
  <cp:revision>2</cp:revision>
  <dcterms:created xsi:type="dcterms:W3CDTF">2024-02-22T01:12:00Z</dcterms:created>
  <dcterms:modified xsi:type="dcterms:W3CDTF">2024-02-22T01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joe_duffin@yahoo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cm-sig-proceedings</vt:lpwstr>
  </property>
  <property fmtid="{D5CDD505-2E9C-101B-9397-08002B2CF9AE}" pid="6" name="Mendeley Recent Style Name 0_1">
    <vt:lpwstr>ACM SIG Proceedings ("et al." for 3+ authors)</vt:lpwstr>
  </property>
  <property fmtid="{D5CDD505-2E9C-101B-9397-08002B2CF9AE}" pid="7" name="Mendeley Recent Style Id 1_1">
    <vt:lpwstr>http://www.zotero.org/styles/american-medical-association</vt:lpwstr>
  </property>
  <property fmtid="{D5CDD505-2E9C-101B-9397-08002B2CF9AE}" pid="8" name="Mendeley Recent Style Name 1_1">
    <vt:lpwstr>American Medical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ContentTypeId">
    <vt:lpwstr>0x0101008A320F50D7DFB446B3055F7F056722EE</vt:lpwstr>
  </property>
  <property fmtid="{D5CDD505-2E9C-101B-9397-08002B2CF9AE}" pid="26" name="MediaServiceImageTags">
    <vt:lpwstr/>
  </property>
</Properties>
</file>